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4A17B0" w:rsidRDefault="003A049A" w:rsidP="00650CD8">
      <w:pPr>
        <w:pStyle w:val="Heading1"/>
        <w:spacing w:before="0" w:line="240" w:lineRule="auto"/>
        <w:rPr>
          <w:rFonts w:cs="Times New Roman"/>
          <w:szCs w:val="24"/>
        </w:rPr>
      </w:pPr>
      <w:r w:rsidRPr="004A17B0">
        <w:rPr>
          <w:rFonts w:cs="Times New Roman"/>
          <w:szCs w:val="24"/>
        </w:rPr>
        <w:t>BAB I</w:t>
      </w:r>
    </w:p>
    <w:p w:rsidR="003A049A" w:rsidRPr="004A17B0" w:rsidRDefault="003A049A" w:rsidP="00650CD8">
      <w:pPr>
        <w:pStyle w:val="Heading1"/>
        <w:spacing w:before="0" w:after="240" w:line="240" w:lineRule="auto"/>
        <w:rPr>
          <w:rFonts w:cs="Times New Roman"/>
          <w:szCs w:val="24"/>
        </w:rPr>
      </w:pPr>
      <w:r w:rsidRPr="004A17B0">
        <w:rPr>
          <w:rFonts w:cs="Times New Roman"/>
          <w:szCs w:val="24"/>
        </w:rPr>
        <w:t>PENDAHULUAN</w:t>
      </w:r>
    </w:p>
    <w:p w:rsidR="003A049A" w:rsidRPr="004A17B0" w:rsidRDefault="003A049A"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Latar Belakang</w:t>
      </w:r>
    </w:p>
    <w:p w:rsidR="001C013B" w:rsidRPr="004A17B0" w:rsidRDefault="00D140EC" w:rsidP="00650CD8">
      <w:pPr>
        <w:spacing w:line="240" w:lineRule="auto"/>
        <w:ind w:left="720" w:firstLine="414"/>
        <w:rPr>
          <w:rFonts w:cs="Times New Roman"/>
          <w:szCs w:val="24"/>
        </w:rPr>
      </w:pPr>
      <w:r w:rsidRPr="004A17B0">
        <w:rPr>
          <w:rFonts w:cs="Times New Roman"/>
          <w:szCs w:val="24"/>
        </w:rPr>
        <w:t xml:space="preserve">Organisasi Kesehatan Dunia (WHO) telah menyatakan bahwa </w:t>
      </w:r>
      <w:r w:rsidR="00225322" w:rsidRPr="004A17B0">
        <w:rPr>
          <w:rFonts w:cs="Times New Roman"/>
          <w:i/>
          <w:szCs w:val="24"/>
        </w:rPr>
        <w:t>Coronavirus disease</w:t>
      </w:r>
      <w:r w:rsidR="00225322" w:rsidRPr="004A17B0">
        <w:rPr>
          <w:rFonts w:cs="Times New Roman"/>
          <w:szCs w:val="24"/>
        </w:rPr>
        <w:t xml:space="preserve"> </w:t>
      </w:r>
      <w:r w:rsidR="00441A96" w:rsidRPr="004A17B0">
        <w:rPr>
          <w:rFonts w:cs="Times New Roman"/>
          <w:szCs w:val="24"/>
        </w:rPr>
        <w:t xml:space="preserve">2019 atau Covid-19 </w:t>
      </w:r>
      <w:r w:rsidR="00CB615A" w:rsidRPr="004A17B0">
        <w:rPr>
          <w:rFonts w:cs="Times New Roman"/>
          <w:szCs w:val="24"/>
        </w:rPr>
        <w:t>dikategorikan sebagai pandemi</w:t>
      </w:r>
      <w:r w:rsidR="00A46545" w:rsidRPr="004A17B0">
        <w:rPr>
          <w:rFonts w:cs="Times New Roman"/>
          <w:szCs w:val="24"/>
        </w:rPr>
        <w:t xml:space="preserve"> global</w:t>
      </w:r>
      <w:r w:rsidR="00CB615A" w:rsidRPr="004A17B0">
        <w:rPr>
          <w:rFonts w:cs="Times New Roman"/>
          <w:szCs w:val="24"/>
        </w:rPr>
        <w:t xml:space="preserve"> </w:t>
      </w:r>
      <w:r w:rsidRPr="004A17B0">
        <w:rPr>
          <w:rFonts w:cs="Times New Roman"/>
          <w:szCs w:val="24"/>
        </w:rPr>
        <w:t xml:space="preserve">pada </w:t>
      </w:r>
      <w:r w:rsidR="00626DDF" w:rsidRPr="004A17B0">
        <w:rPr>
          <w:rFonts w:cs="Times New Roman"/>
          <w:szCs w:val="24"/>
        </w:rPr>
        <w:t xml:space="preserve">11 Maret 2020 </w:t>
      </w:r>
      <w:r w:rsidR="00132188">
        <w:rPr>
          <w:rFonts w:cs="Times New Roman"/>
          <w:szCs w:val="24"/>
        </w:rPr>
        <w:fldChar w:fldCharType="begin" w:fldLock="1"/>
      </w:r>
      <w:r w:rsidR="008B0ADD">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32188">
        <w:rPr>
          <w:rFonts w:cs="Times New Roman"/>
          <w:szCs w:val="24"/>
        </w:rPr>
        <w:fldChar w:fldCharType="separate"/>
      </w:r>
      <w:r w:rsidR="00B41099" w:rsidRPr="00B41099">
        <w:rPr>
          <w:rFonts w:cs="Times New Roman"/>
          <w:noProof/>
          <w:szCs w:val="24"/>
        </w:rPr>
        <w:t>(Watrianthos, 2020)</w:t>
      </w:r>
      <w:r w:rsidR="00132188">
        <w:rPr>
          <w:rFonts w:cs="Times New Roman"/>
          <w:szCs w:val="24"/>
        </w:rPr>
        <w:fldChar w:fldCharType="end"/>
      </w:r>
      <w:r w:rsidR="00132188">
        <w:rPr>
          <w:rFonts w:cs="Times New Roman"/>
          <w:szCs w:val="24"/>
        </w:rPr>
        <w:t xml:space="preserve">. </w:t>
      </w:r>
      <w:r w:rsidR="003B3BE3" w:rsidRPr="004A17B0">
        <w:rPr>
          <w:rFonts w:cs="Times New Roman"/>
          <w:szCs w:val="24"/>
        </w:rPr>
        <w:t xml:space="preserve">Pandemi tersebut menyebar dengan </w:t>
      </w:r>
      <w:r w:rsidR="00F557B3" w:rsidRPr="004A17B0">
        <w:rPr>
          <w:rFonts w:cs="Times New Roman"/>
          <w:szCs w:val="24"/>
        </w:rPr>
        <w:t>sangat cepat dan telah melanda 215 negara di dunia</w:t>
      </w:r>
      <w:r w:rsidR="0094340F">
        <w:rPr>
          <w:rFonts w:cs="Times New Roman"/>
          <w:szCs w:val="24"/>
        </w:rPr>
        <w:t xml:space="preserve"> </w:t>
      </w:r>
      <w:r w:rsidR="00B41099">
        <w:rPr>
          <w:rFonts w:cs="Times New Roman"/>
          <w:szCs w:val="24"/>
        </w:rPr>
        <w:fldChar w:fldCharType="begin" w:fldLock="1"/>
      </w:r>
      <w:r w:rsidR="008B0ADD">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sidR="00B41099">
        <w:rPr>
          <w:rFonts w:cs="Times New Roman"/>
          <w:szCs w:val="24"/>
        </w:rPr>
        <w:fldChar w:fldCharType="separate"/>
      </w:r>
      <w:r w:rsidR="00B41099" w:rsidRPr="00B41099">
        <w:rPr>
          <w:rFonts w:cs="Times New Roman"/>
          <w:noProof/>
          <w:szCs w:val="24"/>
        </w:rPr>
        <w:t>(Sadikin and Hamidah, 2020)</w:t>
      </w:r>
      <w:r w:rsidR="00B41099">
        <w:rPr>
          <w:rFonts w:cs="Times New Roman"/>
          <w:szCs w:val="24"/>
        </w:rPr>
        <w:fldChar w:fldCharType="end"/>
      </w:r>
      <w:r w:rsidR="0094340F">
        <w:rPr>
          <w:rFonts w:cs="Times New Roman"/>
          <w:szCs w:val="24"/>
        </w:rPr>
        <w:t>.</w:t>
      </w:r>
      <w:r w:rsidR="00D37D9D">
        <w:rPr>
          <w:rFonts w:cs="Times New Roman"/>
          <w:szCs w:val="24"/>
        </w:rPr>
        <w:t xml:space="preserve"> </w:t>
      </w:r>
      <w:r w:rsidR="00986CF8" w:rsidRPr="004A17B0">
        <w:rPr>
          <w:rFonts w:cs="Times New Roman"/>
          <w:szCs w:val="24"/>
        </w:rPr>
        <w:t>Penyebaran virus melalui kontak fisik memaksa semua negara</w:t>
      </w:r>
      <w:r w:rsidR="00280409" w:rsidRPr="004A17B0">
        <w:rPr>
          <w:rFonts w:cs="Times New Roman"/>
          <w:szCs w:val="24"/>
        </w:rPr>
        <w:t xml:space="preserve"> untuk</w:t>
      </w:r>
      <w:r w:rsidR="00986CF8" w:rsidRPr="004A17B0">
        <w:rPr>
          <w:rFonts w:cs="Times New Roman"/>
          <w:szCs w:val="24"/>
        </w:rPr>
        <w:t xml:space="preserve"> menerapkan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w:t>
      </w:r>
      <w:r w:rsidR="00733E44" w:rsidRPr="004A17B0">
        <w:rPr>
          <w:rFonts w:cs="Times New Roman"/>
          <w:szCs w:val="24"/>
        </w:rPr>
        <w:t>guna</w:t>
      </w:r>
      <w:r w:rsidR="00986CF8" w:rsidRPr="004A17B0">
        <w:rPr>
          <w:rFonts w:cs="Times New Roman"/>
          <w:szCs w:val="24"/>
        </w:rPr>
        <w:t xml:space="preserve"> mengurangi interaksi antara orang</w:t>
      </w:r>
      <w:r w:rsidR="00512F4E" w:rsidRPr="004A17B0">
        <w:rPr>
          <w:rFonts w:cs="Times New Roman"/>
          <w:szCs w:val="24"/>
        </w:rPr>
        <w:t>-</w:t>
      </w:r>
      <w:r w:rsidR="00986CF8" w:rsidRPr="004A17B0">
        <w:rPr>
          <w:rFonts w:cs="Times New Roman"/>
          <w:szCs w:val="24"/>
        </w:rPr>
        <w:t xml:space="preserve">orang. Pemerintah Indonesia melalui Presiden Jokowi telah mengeluarkan pernyataan terkait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ini dengan dikeluarkannya kebijakan Pembatasan Sosial Berskala Besar (PSBB) untuk mencegah penyebaran virus</w:t>
      </w:r>
      <w:r w:rsidR="00C80B56" w:rsidRPr="004A17B0">
        <w:rPr>
          <w:rFonts w:cs="Times New Roman"/>
          <w:szCs w:val="24"/>
        </w:rPr>
        <w:t xml:space="preserve"> </w:t>
      </w:r>
      <w:r w:rsidR="00E76970">
        <w:rPr>
          <w:rFonts w:cs="Times New Roman"/>
          <w:szCs w:val="24"/>
        </w:rPr>
        <w:fldChar w:fldCharType="begin" w:fldLock="1"/>
      </w:r>
      <w:r w:rsidR="00736070">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sidR="00E76970">
        <w:rPr>
          <w:rFonts w:cs="Times New Roman"/>
          <w:szCs w:val="24"/>
        </w:rPr>
        <w:fldChar w:fldCharType="separate"/>
      </w:r>
      <w:r w:rsidR="00E76970" w:rsidRPr="00E76970">
        <w:rPr>
          <w:rFonts w:cs="Times New Roman"/>
          <w:noProof/>
          <w:szCs w:val="24"/>
        </w:rPr>
        <w:t>(Ristyawati, 2020)</w:t>
      </w:r>
      <w:r w:rsidR="00E76970">
        <w:rPr>
          <w:rFonts w:cs="Times New Roman"/>
          <w:szCs w:val="24"/>
        </w:rPr>
        <w:fldChar w:fldCharType="end"/>
      </w:r>
      <w:r w:rsidR="00C80B56" w:rsidRPr="004A17B0">
        <w:rPr>
          <w:rFonts w:cs="Times New Roman"/>
          <w:szCs w:val="24"/>
        </w:rPr>
        <w:t>.</w:t>
      </w:r>
    </w:p>
    <w:p w:rsidR="00762A61" w:rsidRPr="004A17B0" w:rsidRDefault="00481604" w:rsidP="00650CD8">
      <w:pPr>
        <w:spacing w:line="240" w:lineRule="auto"/>
        <w:ind w:left="720" w:firstLine="414"/>
        <w:rPr>
          <w:rFonts w:cs="Times New Roman"/>
          <w:szCs w:val="24"/>
        </w:rPr>
      </w:pPr>
      <w:r w:rsidRPr="004A17B0">
        <w:rPr>
          <w:rFonts w:cs="Times New Roman"/>
          <w:szCs w:val="24"/>
        </w:rPr>
        <w:t xml:space="preserve">Pendidikan merupakan salah satu bidang yang </w:t>
      </w:r>
      <w:r w:rsidR="00E66EB9" w:rsidRPr="004A17B0">
        <w:rPr>
          <w:rFonts w:cs="Times New Roman"/>
          <w:szCs w:val="24"/>
        </w:rPr>
        <w:t>terkena dampak</w:t>
      </w:r>
      <w:r w:rsidRPr="004A17B0">
        <w:rPr>
          <w:rFonts w:cs="Times New Roman"/>
          <w:szCs w:val="24"/>
        </w:rPr>
        <w:t xml:space="preserve"> pandemi </w:t>
      </w:r>
      <w:r w:rsidR="0004093E" w:rsidRPr="004A17B0">
        <w:rPr>
          <w:rFonts w:cs="Times New Roman"/>
          <w:szCs w:val="24"/>
        </w:rPr>
        <w:t>Covid</w:t>
      </w:r>
      <w:r w:rsidRPr="004A17B0">
        <w:rPr>
          <w:rFonts w:cs="Times New Roman"/>
          <w:szCs w:val="24"/>
        </w:rPr>
        <w:t>-19.</w:t>
      </w:r>
      <w:r w:rsidR="008E6D9A" w:rsidRPr="004A17B0">
        <w:rPr>
          <w:rFonts w:cs="Times New Roman"/>
          <w:szCs w:val="24"/>
        </w:rPr>
        <w:t xml:space="preserve"> </w:t>
      </w:r>
      <w:r w:rsidR="007F4461" w:rsidRPr="004A17B0">
        <w:rPr>
          <w:rFonts w:cs="Times New Roman"/>
          <w:szCs w:val="24"/>
        </w:rPr>
        <w:t>Kementrian Pendidikan dan Kebudayaan Republik Indonesia melalui menteri</w:t>
      </w:r>
      <w:r w:rsidR="00934968" w:rsidRPr="004A17B0">
        <w:rPr>
          <w:rFonts w:cs="Times New Roman"/>
          <w:szCs w:val="24"/>
        </w:rPr>
        <w:t>nya</w:t>
      </w:r>
      <w:r w:rsidR="007F4461" w:rsidRPr="004A17B0">
        <w:rPr>
          <w:rFonts w:cs="Times New Roman"/>
          <w:szCs w:val="24"/>
        </w:rPr>
        <w:t xml:space="preserve"> Nadiem Makarim telah mengeluarkan kebijakan tentang pelaksanaan pendidikan dalam masa darurat Covid-19. Kebijakan tersebut menjelaskan tentang pelaksanaan</w:t>
      </w:r>
      <w:r w:rsidR="00CD5316" w:rsidRPr="004A17B0">
        <w:rPr>
          <w:rFonts w:cs="Times New Roman"/>
          <w:szCs w:val="24"/>
        </w:rPr>
        <w:t xml:space="preserve"> p</w:t>
      </w:r>
      <w:r w:rsidR="007F4461" w:rsidRPr="004A17B0">
        <w:rPr>
          <w:rFonts w:cs="Times New Roman"/>
          <w:szCs w:val="24"/>
        </w:rPr>
        <w:t xml:space="preserve">roses Belajar Dari Rumah (BRD) secara daring atau </w:t>
      </w:r>
      <w:r w:rsidR="007F4461" w:rsidRPr="004A17B0">
        <w:rPr>
          <w:rFonts w:cs="Times New Roman"/>
          <w:i/>
          <w:szCs w:val="24"/>
        </w:rPr>
        <w:t>online</w:t>
      </w:r>
      <w:r w:rsidR="00EC040C" w:rsidRPr="004A17B0">
        <w:rPr>
          <w:rFonts w:cs="Times New Roman"/>
          <w:szCs w:val="24"/>
        </w:rPr>
        <w:t>.</w:t>
      </w:r>
      <w:r w:rsidR="00672243" w:rsidRPr="004A17B0">
        <w:rPr>
          <w:rFonts w:cs="Times New Roman"/>
          <w:szCs w:val="24"/>
        </w:rPr>
        <w:t xml:space="preserve"> Karenanya, s</w:t>
      </w:r>
      <w:r w:rsidR="005204F8" w:rsidRPr="004A17B0">
        <w:rPr>
          <w:rFonts w:cs="Times New Roman"/>
          <w:szCs w:val="24"/>
        </w:rPr>
        <w:t xml:space="preserve">eluruh institusi pendidikan diminta untuk menghentikan proses belajar mengajar baik di sekolah maupun di kampus dan menggantinya dengan sistem belajar jarak jauh. Hal ini mengakibatkan semua model pembelajaran </w:t>
      </w:r>
      <w:r w:rsidR="00547941" w:rsidRPr="004A17B0">
        <w:rPr>
          <w:rFonts w:cs="Times New Roman"/>
          <w:szCs w:val="24"/>
        </w:rPr>
        <w:t>saat ini</w:t>
      </w:r>
      <w:r w:rsidR="005204F8" w:rsidRPr="004A17B0">
        <w:rPr>
          <w:rFonts w:cs="Times New Roman"/>
          <w:szCs w:val="24"/>
        </w:rPr>
        <w:t xml:space="preserve"> harus berlangsung secara</w:t>
      </w:r>
      <w:r w:rsidR="000841B9" w:rsidRPr="004A17B0">
        <w:rPr>
          <w:rFonts w:cs="Times New Roman"/>
          <w:szCs w:val="24"/>
        </w:rPr>
        <w:t xml:space="preserve"> </w:t>
      </w:r>
      <w:r w:rsidR="005204F8" w:rsidRPr="004A17B0">
        <w:rPr>
          <w:rFonts w:cs="Times New Roman"/>
          <w:szCs w:val="24"/>
        </w:rPr>
        <w:t>daring</w:t>
      </w:r>
      <w:r w:rsidR="000841B9" w:rsidRPr="004A17B0">
        <w:rPr>
          <w:rFonts w:cs="Times New Roman"/>
          <w:szCs w:val="24"/>
        </w:rPr>
        <w:t xml:space="preserve"> atau </w:t>
      </w:r>
      <w:r w:rsidR="00C8275A" w:rsidRPr="004A17B0">
        <w:rPr>
          <w:rFonts w:cs="Times New Roman"/>
          <w:i/>
          <w:szCs w:val="24"/>
        </w:rPr>
        <w:t>online</w:t>
      </w:r>
      <w:r w:rsidR="00F62D4D" w:rsidRPr="004A17B0">
        <w:rPr>
          <w:rFonts w:cs="Times New Roman"/>
          <w:szCs w:val="24"/>
        </w:rPr>
        <w:t xml:space="preserve"> dengan bantuan alat</w:t>
      </w:r>
      <w:r w:rsidR="007F06BC" w:rsidRPr="004A17B0">
        <w:rPr>
          <w:rFonts w:cs="Times New Roman"/>
          <w:szCs w:val="24"/>
        </w:rPr>
        <w:t xml:space="preserve"> perantara</w:t>
      </w:r>
      <w:r w:rsidR="00F62D4D" w:rsidRPr="004A17B0">
        <w:rPr>
          <w:rFonts w:cs="Times New Roman"/>
          <w:szCs w:val="24"/>
        </w:rPr>
        <w:t xml:space="preserve"> </w:t>
      </w:r>
      <w:r w:rsidR="00F748A2" w:rsidRPr="004A17B0">
        <w:rPr>
          <w:rFonts w:cs="Times New Roman"/>
          <w:szCs w:val="24"/>
        </w:rPr>
        <w:t xml:space="preserve">seperti </w:t>
      </w:r>
      <w:r w:rsidR="00F748A2" w:rsidRPr="004A17B0">
        <w:rPr>
          <w:rFonts w:cs="Times New Roman"/>
          <w:i/>
          <w:szCs w:val="24"/>
        </w:rPr>
        <w:t>hand</w:t>
      </w:r>
      <w:r w:rsidR="00224680" w:rsidRPr="004A17B0">
        <w:rPr>
          <w:rFonts w:cs="Times New Roman"/>
          <w:i/>
          <w:szCs w:val="24"/>
        </w:rPr>
        <w:t xml:space="preserve"> </w:t>
      </w:r>
      <w:r w:rsidR="00F62D4D" w:rsidRPr="004A17B0">
        <w:rPr>
          <w:rFonts w:cs="Times New Roman"/>
          <w:i/>
          <w:szCs w:val="24"/>
        </w:rPr>
        <w:t>phone</w:t>
      </w:r>
      <w:r w:rsidR="00AA7931" w:rsidRPr="004A17B0">
        <w:rPr>
          <w:rFonts w:cs="Times New Roman"/>
          <w:szCs w:val="24"/>
        </w:rPr>
        <w:t xml:space="preserve">, </w:t>
      </w:r>
      <w:r w:rsidR="002322A1" w:rsidRPr="004A17B0">
        <w:rPr>
          <w:rFonts w:cs="Times New Roman"/>
          <w:szCs w:val="24"/>
        </w:rPr>
        <w:t xml:space="preserve">komputer, atau laptop </w:t>
      </w:r>
      <w:r w:rsidR="00736070">
        <w:rPr>
          <w:rFonts w:cs="Times New Roman"/>
          <w:szCs w:val="24"/>
        </w:rPr>
        <w:fldChar w:fldCharType="begin" w:fldLock="1"/>
      </w:r>
      <w:r w:rsidR="00162A31">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736070">
        <w:rPr>
          <w:rFonts w:cs="Times New Roman"/>
          <w:szCs w:val="24"/>
        </w:rPr>
        <w:fldChar w:fldCharType="separate"/>
      </w:r>
      <w:r w:rsidR="00736070" w:rsidRPr="00736070">
        <w:rPr>
          <w:rFonts w:cs="Times New Roman"/>
          <w:noProof/>
          <w:szCs w:val="24"/>
        </w:rPr>
        <w:t>(Watrianthos, 2020)</w:t>
      </w:r>
      <w:r w:rsidR="00736070">
        <w:rPr>
          <w:rFonts w:cs="Times New Roman"/>
          <w:szCs w:val="24"/>
        </w:rPr>
        <w:fldChar w:fldCharType="end"/>
      </w:r>
      <w:r w:rsidR="00736070">
        <w:rPr>
          <w:rFonts w:cs="Times New Roman"/>
          <w:szCs w:val="24"/>
        </w:rPr>
        <w:t>.</w:t>
      </w:r>
      <w:r w:rsidR="00A3623B" w:rsidRPr="004A17B0">
        <w:rPr>
          <w:rFonts w:cs="Times New Roman"/>
          <w:szCs w:val="24"/>
        </w:rPr>
        <w:t>G</w:t>
      </w:r>
      <w:r w:rsidRPr="004A17B0">
        <w:rPr>
          <w:rFonts w:cs="Times New Roman"/>
          <w:szCs w:val="24"/>
        </w:rPr>
        <w:t xml:space="preserve">uru, murid, dan orang tua harus menyesuaikan diri dengan </w:t>
      </w:r>
      <w:r w:rsidR="00010CC2" w:rsidRPr="004A17B0">
        <w:rPr>
          <w:rFonts w:cs="Times New Roman"/>
          <w:szCs w:val="24"/>
        </w:rPr>
        <w:t>model</w:t>
      </w:r>
      <w:r w:rsidRPr="004A17B0">
        <w:rPr>
          <w:rFonts w:cs="Times New Roman"/>
          <w:szCs w:val="24"/>
        </w:rPr>
        <w:t xml:space="preserve"> pembelajaran </w:t>
      </w:r>
      <w:r w:rsidR="00445AA1" w:rsidRPr="004A17B0">
        <w:rPr>
          <w:rFonts w:cs="Times New Roman"/>
          <w:szCs w:val="24"/>
        </w:rPr>
        <w:t>tersebut</w:t>
      </w:r>
      <w:r w:rsidRPr="004A17B0">
        <w:rPr>
          <w:rFonts w:cs="Times New Roman"/>
          <w:szCs w:val="24"/>
        </w:rPr>
        <w:t>. Bagi sebagian Guru yang tidak m</w:t>
      </w:r>
      <w:r w:rsidR="00733578" w:rsidRPr="004A17B0">
        <w:rPr>
          <w:rFonts w:cs="Times New Roman"/>
          <w:szCs w:val="24"/>
        </w:rPr>
        <w:t>ahir dalam penggunaan t</w:t>
      </w:r>
      <w:r w:rsidRPr="004A17B0">
        <w:rPr>
          <w:rFonts w:cs="Times New Roman"/>
          <w:szCs w:val="24"/>
        </w:rPr>
        <w:t xml:space="preserve">eknologi akan merasa terkejut dan harus segera beradaptasi, demikian juga murid </w:t>
      </w:r>
      <w:r w:rsidR="0064707A" w:rsidRPr="004A17B0">
        <w:rPr>
          <w:rFonts w:cs="Times New Roman"/>
          <w:szCs w:val="24"/>
        </w:rPr>
        <w:t>juga</w:t>
      </w:r>
      <w:r w:rsidRPr="004A17B0">
        <w:rPr>
          <w:rFonts w:cs="Times New Roman"/>
          <w:szCs w:val="24"/>
        </w:rPr>
        <w:t xml:space="preserve"> orang </w:t>
      </w:r>
      <w:r w:rsidR="00F33EDB" w:rsidRPr="004A17B0">
        <w:rPr>
          <w:rFonts w:cs="Times New Roman"/>
          <w:szCs w:val="24"/>
        </w:rPr>
        <w:t>tua</w:t>
      </w:r>
      <w:r w:rsidR="00162A31">
        <w:rPr>
          <w:rFonts w:cs="Times New Roman"/>
          <w:szCs w:val="24"/>
        </w:rPr>
        <w:t xml:space="preserve">. Menurut Hadion Wijoyo </w:t>
      </w:r>
      <w:r w:rsidR="00162A31">
        <w:rPr>
          <w:rFonts w:cs="Times New Roman"/>
          <w:szCs w:val="24"/>
        </w:rPr>
        <w:fldChar w:fldCharType="begin" w:fldLock="1"/>
      </w:r>
      <w:r w:rsidR="00CF4ECF">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sidR="00162A31">
        <w:rPr>
          <w:rFonts w:cs="Times New Roman"/>
          <w:szCs w:val="24"/>
        </w:rPr>
        <w:fldChar w:fldCharType="separate"/>
      </w:r>
      <w:r w:rsidR="00162A31" w:rsidRPr="00162A31">
        <w:rPr>
          <w:rFonts w:cs="Times New Roman"/>
          <w:noProof/>
          <w:szCs w:val="24"/>
        </w:rPr>
        <w:t>(Wijoyo, 2020)</w:t>
      </w:r>
      <w:r w:rsidR="00162A31">
        <w:rPr>
          <w:rFonts w:cs="Times New Roman"/>
          <w:szCs w:val="24"/>
        </w:rPr>
        <w:fldChar w:fldCharType="end"/>
      </w:r>
      <w:r w:rsidR="00A55224" w:rsidRPr="004A17B0">
        <w:rPr>
          <w:rFonts w:cs="Times New Roman"/>
          <w:szCs w:val="24"/>
        </w:rPr>
        <w:t xml:space="preserve">, </w:t>
      </w:r>
      <w:r w:rsidR="007621DA" w:rsidRPr="004A17B0">
        <w:rPr>
          <w:rFonts w:cs="Times New Roman"/>
          <w:szCs w:val="24"/>
        </w:rPr>
        <w:t xml:space="preserve">diketahui bahwa guru menyenangi kelas </w:t>
      </w:r>
      <w:r w:rsidR="0039517E" w:rsidRPr="004A17B0">
        <w:rPr>
          <w:rFonts w:cs="Times New Roman"/>
          <w:szCs w:val="24"/>
        </w:rPr>
        <w:t xml:space="preserve">daring </w:t>
      </w:r>
      <w:r w:rsidR="00A27A50" w:rsidRPr="004A17B0">
        <w:rPr>
          <w:rFonts w:cs="Times New Roman"/>
          <w:szCs w:val="24"/>
        </w:rPr>
        <w:t>sebesar 67%</w:t>
      </w:r>
      <w:r w:rsidR="004E4692" w:rsidRPr="004A17B0">
        <w:rPr>
          <w:rFonts w:cs="Times New Roman"/>
          <w:szCs w:val="24"/>
        </w:rPr>
        <w:t xml:space="preserve"> sedangkan yang lainy</w:t>
      </w:r>
      <w:r w:rsidR="0011039F" w:rsidRPr="004A17B0">
        <w:rPr>
          <w:rFonts w:cs="Times New Roman"/>
          <w:szCs w:val="24"/>
        </w:rPr>
        <w:t xml:space="preserve">a lebih menyenangi kelas luring </w:t>
      </w:r>
      <w:r w:rsidR="004E4692" w:rsidRPr="004A17B0">
        <w:rPr>
          <w:rFonts w:cs="Times New Roman"/>
          <w:szCs w:val="24"/>
        </w:rPr>
        <w:t>dikarenankan membutuhkan waktu lebih dalam mempersiapkan bahan ajar di kelas daring termasuk pemahaman perangkat IT yang digunakan.</w:t>
      </w:r>
      <w:r w:rsidR="00BE2BF3" w:rsidRPr="004A17B0">
        <w:rPr>
          <w:rFonts w:cs="Times New Roman"/>
          <w:szCs w:val="24"/>
        </w:rPr>
        <w:t xml:space="preserve"> Sistem pembelajaran yang semula dianggap sebagai solusi mulai menuai beragam pendapat dari masyarakat.</w:t>
      </w:r>
    </w:p>
    <w:p w:rsidR="00BC2631" w:rsidRPr="004A17B0" w:rsidRDefault="004D37F2" w:rsidP="00650CD8">
      <w:pPr>
        <w:spacing w:line="240" w:lineRule="auto"/>
        <w:ind w:left="720" w:firstLine="414"/>
        <w:rPr>
          <w:rFonts w:cs="Times New Roman"/>
          <w:szCs w:val="24"/>
        </w:rPr>
      </w:pPr>
      <w:r w:rsidRPr="004A17B0">
        <w:rPr>
          <w:rFonts w:cs="Times New Roman"/>
          <w:szCs w:val="24"/>
        </w:rPr>
        <w:t xml:space="preserve">Menurut </w:t>
      </w:r>
      <w:r w:rsidR="005E60BC" w:rsidRPr="004A17B0">
        <w:rPr>
          <w:rFonts w:cs="Times New Roman"/>
          <w:szCs w:val="24"/>
        </w:rPr>
        <w:t xml:space="preserve">Ronal </w:t>
      </w:r>
      <w:r w:rsidR="00CF4ECF">
        <w:rPr>
          <w:rFonts w:cs="Times New Roman"/>
          <w:szCs w:val="24"/>
        </w:rPr>
        <w:t xml:space="preserve">Watrianthos </w:t>
      </w:r>
      <w:r w:rsidR="00CF4ECF">
        <w:rPr>
          <w:rFonts w:cs="Times New Roman"/>
          <w:szCs w:val="24"/>
        </w:rPr>
        <w:fldChar w:fldCharType="begin" w:fldLock="1"/>
      </w:r>
      <w:r w:rsidR="00EB391B">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CF4ECF">
        <w:rPr>
          <w:rFonts w:cs="Times New Roman"/>
          <w:szCs w:val="24"/>
        </w:rPr>
        <w:fldChar w:fldCharType="separate"/>
      </w:r>
      <w:r w:rsidR="00CF4ECF" w:rsidRPr="00CF4ECF">
        <w:rPr>
          <w:rFonts w:cs="Times New Roman"/>
          <w:noProof/>
          <w:szCs w:val="24"/>
        </w:rPr>
        <w:t>(Watrianthos, 2020)</w:t>
      </w:r>
      <w:r w:rsidR="00CF4ECF">
        <w:rPr>
          <w:rFonts w:cs="Times New Roman"/>
          <w:szCs w:val="24"/>
        </w:rPr>
        <w:fldChar w:fldCharType="end"/>
      </w:r>
      <w:r w:rsidR="002677C0" w:rsidRPr="004A17B0">
        <w:rPr>
          <w:rFonts w:cs="Times New Roman"/>
          <w:szCs w:val="24"/>
        </w:rPr>
        <w:t xml:space="preserve"> melalui penelitian yang berjudul </w:t>
      </w:r>
      <w:r w:rsidR="00040BE3" w:rsidRPr="004A17B0">
        <w:rPr>
          <w:rFonts w:cs="Times New Roman"/>
          <w:szCs w:val="24"/>
        </w:rPr>
        <w:t>Analisis Pembelajaran Daring di Era Pandemic Covid-19</w:t>
      </w:r>
      <w:r w:rsidR="006628E8" w:rsidRPr="004A17B0">
        <w:rPr>
          <w:rFonts w:cs="Times New Roman"/>
          <w:szCs w:val="24"/>
        </w:rPr>
        <w:t>,</w:t>
      </w:r>
      <w:r w:rsidRPr="004A17B0">
        <w:rPr>
          <w:rFonts w:cs="Times New Roman"/>
          <w:szCs w:val="24"/>
        </w:rPr>
        <w:t xml:space="preserve"> </w:t>
      </w:r>
      <w:r w:rsidR="00CA62F8">
        <w:rPr>
          <w:rFonts w:cs="Times New Roman"/>
          <w:szCs w:val="24"/>
        </w:rPr>
        <w:t>h</w:t>
      </w:r>
      <w:r w:rsidR="00792E7F" w:rsidRPr="004A17B0">
        <w:rPr>
          <w:rFonts w:cs="Times New Roman"/>
          <w:szCs w:val="24"/>
        </w:rPr>
        <w:t>asil penelitian menunjukkan p</w:t>
      </w:r>
      <w:r w:rsidRPr="004A17B0">
        <w:rPr>
          <w:rFonts w:cs="Times New Roman"/>
          <w:szCs w:val="24"/>
        </w:rPr>
        <w:t>endapat</w:t>
      </w:r>
      <w:r w:rsidR="00145F45" w:rsidRPr="004A17B0">
        <w:rPr>
          <w:rFonts w:cs="Times New Roman"/>
          <w:szCs w:val="24"/>
        </w:rPr>
        <w:t xml:space="preserve"> </w:t>
      </w:r>
      <w:r w:rsidRPr="004A17B0">
        <w:rPr>
          <w:rFonts w:cs="Times New Roman"/>
          <w:szCs w:val="24"/>
        </w:rPr>
        <w:t xml:space="preserve">(sentimen) masyarakat terhadap </w:t>
      </w:r>
      <w:r w:rsidR="00C039FE" w:rsidRPr="004A17B0">
        <w:rPr>
          <w:rFonts w:cs="Times New Roman"/>
          <w:szCs w:val="24"/>
        </w:rPr>
        <w:t xml:space="preserve">pembelajaran daring </w:t>
      </w:r>
      <w:r w:rsidR="004C1B91" w:rsidRPr="004A17B0">
        <w:rPr>
          <w:rFonts w:cs="Times New Roman"/>
          <w:szCs w:val="24"/>
        </w:rPr>
        <w:t>cenderung mengarah pada</w:t>
      </w:r>
      <w:r w:rsidR="00BC2A8C" w:rsidRPr="004A17B0">
        <w:rPr>
          <w:rFonts w:cs="Times New Roman"/>
          <w:szCs w:val="24"/>
        </w:rPr>
        <w:t xml:space="preserve"> hasil sentimen</w:t>
      </w:r>
      <w:r w:rsidR="004C1B91" w:rsidRPr="004A17B0">
        <w:rPr>
          <w:rFonts w:cs="Times New Roman"/>
          <w:szCs w:val="24"/>
        </w:rPr>
        <w:t xml:space="preserve"> yang</w:t>
      </w:r>
      <w:r w:rsidR="00BC2A8C" w:rsidRPr="004A17B0">
        <w:rPr>
          <w:rFonts w:cs="Times New Roman"/>
          <w:szCs w:val="24"/>
        </w:rPr>
        <w:t xml:space="preserve"> negatif sebesar 83%</w:t>
      </w:r>
      <w:r w:rsidR="00DC59D0" w:rsidRPr="004A17B0">
        <w:rPr>
          <w:rFonts w:cs="Times New Roman"/>
          <w:szCs w:val="24"/>
        </w:rPr>
        <w:t xml:space="preserve"> pada bulan Juli 2020</w:t>
      </w:r>
      <w:r w:rsidR="006D3B87" w:rsidRPr="004A17B0">
        <w:rPr>
          <w:rFonts w:cs="Times New Roman"/>
          <w:szCs w:val="24"/>
        </w:rPr>
        <w:t>.</w:t>
      </w:r>
      <w:r w:rsidR="00A43004" w:rsidRPr="004A17B0">
        <w:rPr>
          <w:rFonts w:cs="Times New Roman"/>
          <w:szCs w:val="24"/>
        </w:rPr>
        <w:t xml:space="preserve"> </w:t>
      </w:r>
      <w:r w:rsidR="00A151DC" w:rsidRPr="004A17B0">
        <w:rPr>
          <w:rFonts w:cs="Times New Roman"/>
          <w:szCs w:val="24"/>
        </w:rPr>
        <w:t>Dalam penelitian tersebut juga dilakukan analisis emosi</w:t>
      </w:r>
      <w:r w:rsidR="007246A7" w:rsidRPr="004A17B0">
        <w:rPr>
          <w:rFonts w:cs="Times New Roman"/>
          <w:szCs w:val="24"/>
        </w:rPr>
        <w:t xml:space="preserve">, </w:t>
      </w:r>
      <w:r w:rsidR="003C14BB" w:rsidRPr="004A17B0">
        <w:rPr>
          <w:rFonts w:cs="Times New Roman"/>
          <w:szCs w:val="24"/>
        </w:rPr>
        <w:t xml:space="preserve">menunjukkan bahwa </w:t>
      </w:r>
      <w:r w:rsidR="003C14BB" w:rsidRPr="004A17B0">
        <w:rPr>
          <w:rFonts w:cs="Times New Roman"/>
          <w:i/>
          <w:szCs w:val="24"/>
        </w:rPr>
        <w:t>‘</w:t>
      </w:r>
      <w:r w:rsidR="00A151DC" w:rsidRPr="004A17B0">
        <w:rPr>
          <w:rFonts w:cs="Times New Roman"/>
          <w:i/>
          <w:szCs w:val="24"/>
        </w:rPr>
        <w:t>trust</w:t>
      </w:r>
      <w:r w:rsidR="003C14BB" w:rsidRPr="004A17B0">
        <w:rPr>
          <w:rFonts w:cs="Times New Roman"/>
          <w:i/>
          <w:szCs w:val="24"/>
        </w:rPr>
        <w:t>’</w:t>
      </w:r>
      <w:r w:rsidR="00A151DC" w:rsidRPr="004A17B0">
        <w:rPr>
          <w:rFonts w:cs="Times New Roman"/>
          <w:szCs w:val="24"/>
        </w:rPr>
        <w:t xml:space="preserve"> atau kepercayaan sangat mendominasi yang menandakan kepercayaan terhadap pembelajaran daring </w:t>
      </w:r>
      <w:r w:rsidR="00C60317" w:rsidRPr="004A17B0">
        <w:rPr>
          <w:rFonts w:cs="Times New Roman"/>
          <w:szCs w:val="24"/>
        </w:rPr>
        <w:t>telah</w:t>
      </w:r>
      <w:r w:rsidR="00A151DC" w:rsidRPr="004A17B0">
        <w:rPr>
          <w:rFonts w:cs="Times New Roman"/>
          <w:szCs w:val="24"/>
        </w:rPr>
        <w:t xml:space="preserve"> jauh menurun</w:t>
      </w:r>
      <w:r w:rsidR="00E72CFB">
        <w:rPr>
          <w:rFonts w:cs="Times New Roman"/>
          <w:szCs w:val="24"/>
        </w:rPr>
        <w:t xml:space="preserve">. </w:t>
      </w:r>
      <w:r w:rsidR="00C14865" w:rsidRPr="004A17B0">
        <w:rPr>
          <w:rFonts w:cs="Times New Roman"/>
          <w:szCs w:val="24"/>
        </w:rPr>
        <w:t xml:space="preserve">Penelitian </w:t>
      </w:r>
      <w:r w:rsidR="003739D8" w:rsidRPr="004A17B0">
        <w:rPr>
          <w:rFonts w:cs="Times New Roman"/>
          <w:szCs w:val="24"/>
        </w:rPr>
        <w:t>lain</w:t>
      </w:r>
      <w:r w:rsidR="00C14865" w:rsidRPr="004A17B0">
        <w:rPr>
          <w:rFonts w:cs="Times New Roman"/>
          <w:szCs w:val="24"/>
        </w:rPr>
        <w:t xml:space="preserve"> yang pernah dilakukan </w:t>
      </w:r>
      <w:r w:rsidR="005550F7">
        <w:rPr>
          <w:rFonts w:cs="Times New Roman"/>
          <w:szCs w:val="24"/>
        </w:rPr>
        <w:t>terkait</w:t>
      </w:r>
      <w:r w:rsidR="00C14865" w:rsidRPr="004A17B0">
        <w:rPr>
          <w:rFonts w:cs="Times New Roman"/>
          <w:szCs w:val="24"/>
        </w:rPr>
        <w:t xml:space="preserve"> analisis</w:t>
      </w:r>
      <w:r w:rsidR="004D60F5">
        <w:rPr>
          <w:rFonts w:cs="Times New Roman"/>
          <w:szCs w:val="24"/>
        </w:rPr>
        <w:t xml:space="preserve"> sentimen </w:t>
      </w:r>
      <w:r w:rsidR="000A4C8A" w:rsidRPr="004A17B0">
        <w:rPr>
          <w:rFonts w:cs="Times New Roman"/>
          <w:szCs w:val="24"/>
        </w:rPr>
        <w:t>di</w:t>
      </w:r>
      <w:r w:rsidR="00C14865" w:rsidRPr="004A17B0">
        <w:rPr>
          <w:rFonts w:cs="Times New Roman"/>
          <w:szCs w:val="24"/>
        </w:rPr>
        <w:t xml:space="preserve">antaranya adalah </w:t>
      </w:r>
      <w:r w:rsidR="008D5AD1" w:rsidRPr="004A17B0">
        <w:rPr>
          <w:rFonts w:cs="Times New Roman"/>
          <w:szCs w:val="24"/>
        </w:rPr>
        <w:t xml:space="preserve">melakukan analisis sentimen </w:t>
      </w:r>
      <w:r w:rsidR="004C34D4" w:rsidRPr="004A17B0">
        <w:rPr>
          <w:rFonts w:cs="Times New Roman"/>
          <w:szCs w:val="24"/>
        </w:rPr>
        <w:t xml:space="preserve">pada </w:t>
      </w:r>
      <w:r w:rsidR="007A51C6" w:rsidRPr="004A17B0">
        <w:rPr>
          <w:rFonts w:cs="Times New Roman"/>
          <w:i/>
          <w:szCs w:val="24"/>
        </w:rPr>
        <w:t>tweet</w:t>
      </w:r>
      <w:r w:rsidR="007A51C6" w:rsidRPr="004A17B0">
        <w:rPr>
          <w:rFonts w:cs="Times New Roman"/>
          <w:szCs w:val="24"/>
        </w:rPr>
        <w:t xml:space="preserve"> bahasa Indonesia</w:t>
      </w:r>
      <w:r w:rsidR="00927A23" w:rsidRPr="004A17B0">
        <w:rPr>
          <w:rFonts w:cs="Times New Roman"/>
          <w:szCs w:val="24"/>
        </w:rPr>
        <w:t xml:space="preserve"> melalui media sosial Twitter</w:t>
      </w:r>
      <w:r w:rsidR="007A51C6" w:rsidRPr="004A17B0">
        <w:rPr>
          <w:rFonts w:cs="Times New Roman"/>
          <w:szCs w:val="24"/>
        </w:rPr>
        <w:t xml:space="preserve"> </w:t>
      </w:r>
      <w:r w:rsidR="008D5AD1" w:rsidRPr="004A17B0">
        <w:rPr>
          <w:rFonts w:cs="Times New Roman"/>
          <w:szCs w:val="24"/>
        </w:rPr>
        <w:t xml:space="preserve">terhadap persepakbolaan </w:t>
      </w:r>
      <w:r w:rsidR="008D5AD1" w:rsidRPr="004A17B0">
        <w:rPr>
          <w:rFonts w:cs="Times New Roman"/>
          <w:szCs w:val="24"/>
        </w:rPr>
        <w:lastRenderedPageBreak/>
        <w:t>Indonesia</w:t>
      </w:r>
      <w:r w:rsidR="00EB391B">
        <w:rPr>
          <w:rFonts w:cs="Times New Roman"/>
          <w:szCs w:val="24"/>
        </w:rPr>
        <w:t xml:space="preserve"> </w:t>
      </w:r>
      <w:r w:rsidR="00EB391B">
        <w:rPr>
          <w:rFonts w:cs="Times New Roman"/>
          <w:szCs w:val="24"/>
        </w:rPr>
        <w:fldChar w:fldCharType="begin" w:fldLock="1"/>
      </w:r>
      <w:r w:rsidR="00EB391B">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Septian, Fahrudin and Nugroho, 2019)</w:t>
      </w:r>
      <w:r w:rsidR="00EB391B">
        <w:rPr>
          <w:rFonts w:cs="Times New Roman"/>
          <w:szCs w:val="24"/>
        </w:rPr>
        <w:fldChar w:fldCharType="end"/>
      </w:r>
      <w:r w:rsidR="00150DED" w:rsidRPr="004A17B0">
        <w:rPr>
          <w:rFonts w:cs="Times New Roman"/>
          <w:szCs w:val="24"/>
        </w:rPr>
        <w:t xml:space="preserve">, </w:t>
      </w:r>
      <w:r w:rsidR="00470F24" w:rsidRPr="004A17B0">
        <w:rPr>
          <w:rFonts w:cs="Times New Roman"/>
          <w:szCs w:val="24"/>
        </w:rPr>
        <w:t>menyatakan bahwa</w:t>
      </w:r>
      <w:r w:rsidR="00172F6B" w:rsidRPr="004A17B0">
        <w:rPr>
          <w:rFonts w:cs="Times New Roman"/>
          <w:szCs w:val="24"/>
        </w:rPr>
        <w:t xml:space="preserve"> algoritme</w:t>
      </w:r>
      <w:r w:rsidR="00470F24" w:rsidRPr="004A17B0">
        <w:rPr>
          <w:rFonts w:cs="Times New Roman"/>
          <w:szCs w:val="24"/>
        </w:rPr>
        <w:t xml:space="preserve"> </w:t>
      </w:r>
      <w:r w:rsidR="00470F24" w:rsidRPr="004A17B0">
        <w:rPr>
          <w:rFonts w:cs="Times New Roman"/>
          <w:i/>
          <w:szCs w:val="24"/>
        </w:rPr>
        <w:t>K-Nearest Neighbors</w:t>
      </w:r>
      <w:r w:rsidR="00470F24" w:rsidRPr="004A17B0">
        <w:rPr>
          <w:rFonts w:cs="Times New Roman"/>
          <w:szCs w:val="24"/>
        </w:rPr>
        <w:t xml:space="preserve"> (KNN)</w:t>
      </w:r>
      <w:r w:rsidR="00BC09C2" w:rsidRPr="004A17B0">
        <w:rPr>
          <w:rFonts w:cs="Times New Roman"/>
          <w:szCs w:val="24"/>
        </w:rPr>
        <w:t xml:space="preserve"> </w:t>
      </w:r>
      <w:r w:rsidR="00AA763A" w:rsidRPr="004A17B0">
        <w:rPr>
          <w:rFonts w:cs="Times New Roman"/>
          <w:szCs w:val="24"/>
        </w:rPr>
        <w:t>mempu memperoleh nilai</w:t>
      </w:r>
      <w:r w:rsidR="00BC09C2" w:rsidRPr="004A17B0">
        <w:rPr>
          <w:rFonts w:cs="Times New Roman"/>
          <w:szCs w:val="24"/>
        </w:rPr>
        <w:t xml:space="preserve"> akurasi </w:t>
      </w:r>
      <w:r w:rsidR="00150DED" w:rsidRPr="004A17B0">
        <w:rPr>
          <w:rFonts w:cs="Times New Roman"/>
          <w:szCs w:val="24"/>
        </w:rPr>
        <w:t>79.99%</w:t>
      </w:r>
      <w:r w:rsidR="00AA763A" w:rsidRPr="004A17B0">
        <w:rPr>
          <w:rFonts w:cs="Times New Roman"/>
          <w:szCs w:val="24"/>
        </w:rPr>
        <w:t xml:space="preserve"> dengan nilai K=23</w:t>
      </w:r>
      <w:r w:rsidR="00150DED" w:rsidRPr="004A17B0">
        <w:rPr>
          <w:rFonts w:cs="Times New Roman"/>
          <w:szCs w:val="24"/>
        </w:rPr>
        <w:t>.</w:t>
      </w:r>
      <w:r w:rsidR="008010B8" w:rsidRPr="004A17B0">
        <w:rPr>
          <w:rFonts w:cs="Times New Roman"/>
          <w:szCs w:val="24"/>
        </w:rPr>
        <w:t xml:space="preserve"> Penelitian lain </w:t>
      </w:r>
      <w:r w:rsidR="009D0405" w:rsidRPr="004A17B0">
        <w:rPr>
          <w:rFonts w:cs="Times New Roman"/>
          <w:szCs w:val="24"/>
        </w:rPr>
        <w:t xml:space="preserve">juga </w:t>
      </w:r>
      <w:r w:rsidR="00765696">
        <w:rPr>
          <w:rFonts w:cs="Times New Roman"/>
          <w:szCs w:val="24"/>
        </w:rPr>
        <w:t>dilakukan oleh Nova dan lainya</w:t>
      </w:r>
      <w:r w:rsidR="008010B8" w:rsidRPr="004A17B0">
        <w:rPr>
          <w:rFonts w:cs="Times New Roman"/>
          <w:szCs w:val="24"/>
        </w:rPr>
        <w:t xml:space="preserve"> </w:t>
      </w:r>
      <w:r w:rsidR="00765696">
        <w:rPr>
          <w:rFonts w:cs="Times New Roman"/>
          <w:szCs w:val="24"/>
        </w:rPr>
        <w:fldChar w:fldCharType="begin" w:fldLock="1"/>
      </w:r>
      <w:r w:rsidR="00765696">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operties":{"noteIndex":0},"schema":"https://github.com/citation-style-language/schema/raw/master/csl-citation.json"}</w:instrText>
      </w:r>
      <w:r w:rsidR="00765696">
        <w:rPr>
          <w:rFonts w:cs="Times New Roman"/>
          <w:szCs w:val="24"/>
        </w:rPr>
        <w:fldChar w:fldCharType="separate"/>
      </w:r>
      <w:r w:rsidR="00765696" w:rsidRPr="00765696">
        <w:rPr>
          <w:rFonts w:cs="Times New Roman"/>
          <w:noProof/>
          <w:szCs w:val="24"/>
        </w:rPr>
        <w:t>(Romadloni, Santoso and Budilaksono, 2019)</w:t>
      </w:r>
      <w:r w:rsidR="00765696">
        <w:rPr>
          <w:rFonts w:cs="Times New Roman"/>
          <w:szCs w:val="24"/>
        </w:rPr>
        <w:fldChar w:fldCharType="end"/>
      </w:r>
      <w:r w:rsidR="008010B8" w:rsidRPr="004A17B0">
        <w:rPr>
          <w:rFonts w:cs="Times New Roman"/>
          <w:szCs w:val="24"/>
        </w:rPr>
        <w:t xml:space="preserve">, </w:t>
      </w:r>
      <w:r w:rsidR="007A390C" w:rsidRPr="004A17B0">
        <w:rPr>
          <w:rFonts w:cs="Times New Roman"/>
          <w:szCs w:val="24"/>
        </w:rPr>
        <w:t xml:space="preserve">menyatakan bahwa </w:t>
      </w:r>
      <w:r w:rsidR="00470F24" w:rsidRPr="004A17B0">
        <w:rPr>
          <w:rFonts w:cs="Times New Roman"/>
          <w:szCs w:val="24"/>
        </w:rPr>
        <w:t>KNN</w:t>
      </w:r>
      <w:r w:rsidR="00B96006" w:rsidRPr="004A17B0">
        <w:rPr>
          <w:rFonts w:cs="Times New Roman"/>
          <w:szCs w:val="24"/>
        </w:rPr>
        <w:t xml:space="preserve"> </w:t>
      </w:r>
      <w:r w:rsidR="007A390C" w:rsidRPr="004A17B0">
        <w:rPr>
          <w:rFonts w:cs="Times New Roman"/>
          <w:szCs w:val="24"/>
        </w:rPr>
        <w:t xml:space="preserve">dapat digunakan untuk </w:t>
      </w:r>
      <w:r w:rsidR="00F452FD" w:rsidRPr="004A17B0">
        <w:rPr>
          <w:rFonts w:cs="Times New Roman"/>
          <w:szCs w:val="24"/>
        </w:rPr>
        <w:t>analisis</w:t>
      </w:r>
      <w:r w:rsidR="007A390C" w:rsidRPr="004A17B0">
        <w:rPr>
          <w:rFonts w:cs="Times New Roman"/>
          <w:szCs w:val="24"/>
        </w:rPr>
        <w:t xml:space="preserve"> sentimen </w:t>
      </w:r>
      <w:r w:rsidR="009F2053" w:rsidRPr="004A17B0">
        <w:rPr>
          <w:rFonts w:cs="Times New Roman"/>
          <w:szCs w:val="24"/>
        </w:rPr>
        <w:t>dengan nilai akurasi sebesar 80%</w:t>
      </w:r>
      <w:r w:rsidR="00643C6C" w:rsidRPr="004A17B0">
        <w:rPr>
          <w:rFonts w:cs="Times New Roman"/>
          <w:szCs w:val="24"/>
        </w:rPr>
        <w:t xml:space="preserve"> </w:t>
      </w:r>
      <w:r w:rsidR="00F149A1" w:rsidRPr="004A17B0">
        <w:rPr>
          <w:rFonts w:cs="Times New Roman"/>
          <w:szCs w:val="24"/>
        </w:rPr>
        <w:t xml:space="preserve">terhadap 127 data </w:t>
      </w:r>
      <w:r w:rsidR="00643C6C" w:rsidRPr="004A17B0">
        <w:rPr>
          <w:rFonts w:cs="Times New Roman"/>
          <w:szCs w:val="24"/>
        </w:rPr>
        <w:t>dan mampu mengimbangi</w:t>
      </w:r>
      <w:r w:rsidR="00F36E1C" w:rsidRPr="004A17B0">
        <w:rPr>
          <w:rFonts w:cs="Times New Roman"/>
          <w:szCs w:val="24"/>
        </w:rPr>
        <w:t xml:space="preserve"> algoritme</w:t>
      </w:r>
      <w:r w:rsidR="00643C6C" w:rsidRPr="004A17B0">
        <w:rPr>
          <w:rFonts w:cs="Times New Roman"/>
          <w:szCs w:val="24"/>
        </w:rPr>
        <w:t xml:space="preserve"> </w:t>
      </w:r>
      <w:r w:rsidR="00643C6C" w:rsidRPr="004A17B0">
        <w:rPr>
          <w:rFonts w:cs="Times New Roman"/>
          <w:i/>
          <w:szCs w:val="24"/>
        </w:rPr>
        <w:t>Naive Bayes Classifier</w:t>
      </w:r>
      <w:r w:rsidR="008347F8" w:rsidRPr="004A17B0">
        <w:rPr>
          <w:rFonts w:cs="Times New Roman"/>
          <w:szCs w:val="24"/>
        </w:rPr>
        <w:t xml:space="preserve">. </w:t>
      </w:r>
      <w:r w:rsidR="00BC2631" w:rsidRPr="004A17B0">
        <w:rPr>
          <w:rFonts w:cs="Times New Roman"/>
          <w:szCs w:val="24"/>
        </w:rPr>
        <w:t>KNN juga</w:t>
      </w:r>
      <w:r w:rsidR="00F24996" w:rsidRPr="004A17B0">
        <w:rPr>
          <w:rFonts w:cs="Times New Roman"/>
          <w:szCs w:val="24"/>
        </w:rPr>
        <w:t xml:space="preserve"> </w:t>
      </w:r>
      <w:r w:rsidR="00352487" w:rsidRPr="004A17B0">
        <w:rPr>
          <w:rFonts w:cs="Times New Roman"/>
          <w:szCs w:val="24"/>
        </w:rPr>
        <w:t xml:space="preserve">digunakan </w:t>
      </w:r>
      <w:r w:rsidR="001963D2" w:rsidRPr="004A17B0">
        <w:rPr>
          <w:rFonts w:cs="Times New Roman"/>
          <w:szCs w:val="24"/>
        </w:rPr>
        <w:t>oleh Novelty</w:t>
      </w:r>
      <w:r w:rsidR="00ED7C1A">
        <w:rPr>
          <w:rFonts w:cs="Times New Roman"/>
          <w:szCs w:val="24"/>
        </w:rPr>
        <w:t xml:space="preserve"> </w:t>
      </w:r>
      <w:r w:rsidR="003E795B">
        <w:rPr>
          <w:rFonts w:cs="Times New Roman"/>
          <w:szCs w:val="24"/>
        </w:rPr>
        <w:t>dan Adiwijaya</w:t>
      </w:r>
      <w:r w:rsidR="00EB391B">
        <w:rPr>
          <w:rFonts w:cs="Times New Roman"/>
          <w:szCs w:val="24"/>
        </w:rPr>
        <w:t xml:space="preserve"> </w:t>
      </w:r>
      <w:r w:rsidR="00EB391B">
        <w:rPr>
          <w:rFonts w:cs="Times New Roman"/>
          <w:szCs w:val="24"/>
        </w:rPr>
        <w:fldChar w:fldCharType="begin" w:fldLock="1"/>
      </w:r>
      <w:r w:rsidR="0076569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Daeli and Adiwijaya, 2020)</w:t>
      </w:r>
      <w:r w:rsidR="00EB391B">
        <w:rPr>
          <w:rFonts w:cs="Times New Roman"/>
          <w:szCs w:val="24"/>
        </w:rPr>
        <w:fldChar w:fldCharType="end"/>
      </w:r>
      <w:r w:rsidR="001963D2" w:rsidRPr="004A17B0">
        <w:rPr>
          <w:rFonts w:cs="Times New Roman"/>
          <w:szCs w:val="24"/>
        </w:rPr>
        <w:t xml:space="preserve"> </w:t>
      </w:r>
      <w:r w:rsidR="00866DE0" w:rsidRPr="004A17B0">
        <w:rPr>
          <w:rFonts w:cs="Times New Roman"/>
          <w:szCs w:val="24"/>
        </w:rPr>
        <w:t xml:space="preserve">dalam penelitian </w:t>
      </w:r>
      <w:r w:rsidR="00120870" w:rsidRPr="004A17B0">
        <w:rPr>
          <w:rFonts w:cs="Times New Roman"/>
          <w:szCs w:val="24"/>
        </w:rPr>
        <w:t xml:space="preserve">yang berjudul </w:t>
      </w:r>
      <w:r w:rsidR="005A28AC" w:rsidRPr="004A17B0">
        <w:rPr>
          <w:rFonts w:cs="Times New Roman"/>
          <w:i/>
          <w:szCs w:val="24"/>
        </w:rPr>
        <w:t>Sentiment Analysis on Movie Reviews Using Information Gain and K-Nearest Neighbor</w:t>
      </w:r>
      <w:r w:rsidR="004543E7" w:rsidRPr="004A17B0">
        <w:rPr>
          <w:rFonts w:cs="Times New Roman"/>
          <w:i/>
          <w:szCs w:val="24"/>
        </w:rPr>
        <w:t>,</w:t>
      </w:r>
      <w:r w:rsidR="001963D2" w:rsidRPr="004A17B0">
        <w:rPr>
          <w:rFonts w:cs="Times New Roman"/>
          <w:szCs w:val="24"/>
        </w:rPr>
        <w:t xml:space="preserve"> </w:t>
      </w:r>
      <w:r w:rsidR="00352487" w:rsidRPr="004A17B0">
        <w:rPr>
          <w:rFonts w:cs="Times New Roman"/>
          <w:szCs w:val="24"/>
        </w:rPr>
        <w:t>untuk melakukan analisis sentimen</w:t>
      </w:r>
      <w:r w:rsidR="00152313" w:rsidRPr="004A17B0">
        <w:rPr>
          <w:rFonts w:cs="Times New Roman"/>
          <w:szCs w:val="24"/>
        </w:rPr>
        <w:t xml:space="preserve"> </w:t>
      </w:r>
      <w:r w:rsidR="00733ADE" w:rsidRPr="004A17B0">
        <w:rPr>
          <w:rFonts w:cs="Times New Roman"/>
          <w:szCs w:val="24"/>
        </w:rPr>
        <w:t>terhadap</w:t>
      </w:r>
      <w:r w:rsidR="00BC2631" w:rsidRPr="004A17B0">
        <w:rPr>
          <w:rFonts w:cs="Times New Roman"/>
          <w:szCs w:val="24"/>
        </w:rPr>
        <w:t xml:space="preserve"> dataset</w:t>
      </w:r>
      <w:r w:rsidR="00733ADE" w:rsidRPr="004A17B0">
        <w:rPr>
          <w:rFonts w:cs="Times New Roman"/>
          <w:szCs w:val="24"/>
        </w:rPr>
        <w:t xml:space="preserve"> </w:t>
      </w:r>
      <w:r w:rsidR="00BC2631" w:rsidRPr="004A17B0">
        <w:rPr>
          <w:rFonts w:cs="Times New Roman"/>
          <w:i/>
          <w:szCs w:val="24"/>
        </w:rPr>
        <w:t>review</w:t>
      </w:r>
      <w:r w:rsidR="00BC2631" w:rsidRPr="004A17B0">
        <w:rPr>
          <w:rFonts w:cs="Times New Roman"/>
          <w:szCs w:val="24"/>
        </w:rPr>
        <w:t xml:space="preserve"> film </w:t>
      </w:r>
      <w:r w:rsidR="00883E0C" w:rsidRPr="004A17B0">
        <w:rPr>
          <w:rFonts w:cs="Times New Roman"/>
          <w:szCs w:val="24"/>
        </w:rPr>
        <w:t>dengan total 2000 data</w:t>
      </w:r>
      <w:r w:rsidR="00657996" w:rsidRPr="004A17B0">
        <w:rPr>
          <w:rFonts w:cs="Times New Roman"/>
          <w:szCs w:val="24"/>
        </w:rPr>
        <w:t xml:space="preserve">, </w:t>
      </w:r>
      <w:r w:rsidR="0062054A" w:rsidRPr="004A17B0">
        <w:rPr>
          <w:rFonts w:cs="Times New Roman"/>
          <w:szCs w:val="24"/>
        </w:rPr>
        <w:t xml:space="preserve">memperoleh </w:t>
      </w:r>
      <w:r w:rsidR="00657996" w:rsidRPr="004A17B0">
        <w:rPr>
          <w:rFonts w:cs="Times New Roman"/>
          <w:szCs w:val="24"/>
        </w:rPr>
        <w:t>hasil yang baik pada K=3 dengan</w:t>
      </w:r>
      <w:r w:rsidR="006A3060" w:rsidRPr="004A17B0">
        <w:rPr>
          <w:rFonts w:cs="Times New Roman"/>
          <w:szCs w:val="24"/>
        </w:rPr>
        <w:t xml:space="preserve"> nilai</w:t>
      </w:r>
      <w:r w:rsidR="00657996" w:rsidRPr="004A17B0">
        <w:rPr>
          <w:rFonts w:cs="Times New Roman"/>
          <w:szCs w:val="24"/>
        </w:rPr>
        <w:t xml:space="preserve"> akurasi sebesar 96.8%.</w:t>
      </w:r>
    </w:p>
    <w:p w:rsidR="00483006" w:rsidRPr="004A17B0" w:rsidRDefault="00241EDF" w:rsidP="00650CD8">
      <w:pPr>
        <w:spacing w:line="240" w:lineRule="auto"/>
        <w:ind w:left="720" w:firstLine="414"/>
        <w:rPr>
          <w:rFonts w:cs="Times New Roman"/>
          <w:szCs w:val="24"/>
        </w:rPr>
      </w:pPr>
      <w:r w:rsidRPr="004A17B0">
        <w:rPr>
          <w:rFonts w:cs="Times New Roman"/>
          <w:szCs w:val="24"/>
        </w:rPr>
        <w:t>Penelitian ini b</w:t>
      </w:r>
      <w:r w:rsidR="00B86CC1" w:rsidRPr="004A17B0">
        <w:rPr>
          <w:rFonts w:cs="Times New Roman"/>
          <w:szCs w:val="24"/>
        </w:rPr>
        <w:t>ertujuan untuk melakukan analisis</w:t>
      </w:r>
      <w:r w:rsidRPr="004A17B0">
        <w:rPr>
          <w:rFonts w:cs="Times New Roman"/>
          <w:szCs w:val="24"/>
        </w:rPr>
        <w:t xml:space="preserve"> </w:t>
      </w:r>
      <w:r w:rsidR="00B86CC1" w:rsidRPr="004A17B0">
        <w:rPr>
          <w:rFonts w:cs="Times New Roman"/>
          <w:szCs w:val="24"/>
        </w:rPr>
        <w:t>sentimen</w:t>
      </w:r>
      <w:r w:rsidRPr="004A17B0">
        <w:rPr>
          <w:rFonts w:cs="Times New Roman"/>
          <w:szCs w:val="24"/>
        </w:rPr>
        <w:t xml:space="preserve"> masyarakat terhadap pembelajaran daring</w:t>
      </w:r>
      <w:r w:rsidR="00162367" w:rsidRPr="004A17B0">
        <w:rPr>
          <w:rFonts w:cs="Times New Roman"/>
          <w:szCs w:val="24"/>
        </w:rPr>
        <w:t xml:space="preserve"> pada periode Desember</w:t>
      </w:r>
      <w:r w:rsidR="00B076F5">
        <w:rPr>
          <w:rFonts w:cs="Times New Roman"/>
          <w:szCs w:val="24"/>
        </w:rPr>
        <w:t xml:space="preserve"> 2020</w:t>
      </w:r>
      <w:r w:rsidR="00483006" w:rsidRPr="004A17B0">
        <w:rPr>
          <w:rFonts w:cs="Times New Roman"/>
          <w:szCs w:val="24"/>
        </w:rPr>
        <w:t>.</w:t>
      </w:r>
      <w:r w:rsidR="00E943F3" w:rsidRPr="004A17B0">
        <w:rPr>
          <w:rFonts w:cs="Times New Roman"/>
          <w:szCs w:val="24"/>
        </w:rPr>
        <w:t xml:space="preserve"> </w:t>
      </w:r>
      <w:r w:rsidR="00483006" w:rsidRPr="004A17B0">
        <w:rPr>
          <w:rFonts w:cs="Times New Roman"/>
          <w:szCs w:val="24"/>
        </w:rPr>
        <w:t xml:space="preserve">Metode yang digunakan adalah dengan melakukan analisis sentimen melalui pendekatan </w:t>
      </w:r>
      <w:r w:rsidR="00483006" w:rsidRPr="004A17B0">
        <w:rPr>
          <w:rFonts w:cs="Times New Roman"/>
          <w:i/>
          <w:szCs w:val="24"/>
        </w:rPr>
        <w:t>machine learning</w:t>
      </w:r>
      <w:r w:rsidR="00483006" w:rsidRPr="004A17B0">
        <w:rPr>
          <w:rFonts w:cs="Times New Roman"/>
          <w:szCs w:val="24"/>
        </w:rPr>
        <w:t xml:space="preserve"> disertai fitur kamus sentimen, dengan ekstraksi fitur menggunakan </w:t>
      </w:r>
      <w:r w:rsidR="00483006" w:rsidRPr="004A17B0">
        <w:rPr>
          <w:rFonts w:cs="Times New Roman"/>
          <w:i/>
          <w:szCs w:val="24"/>
        </w:rPr>
        <w:t>CountVectorizer</w:t>
      </w:r>
      <w:r w:rsidR="00483006" w:rsidRPr="004A17B0">
        <w:rPr>
          <w:rFonts w:cs="Times New Roman"/>
          <w:szCs w:val="24"/>
        </w:rPr>
        <w:t xml:space="preserve"> dan algoritme klasifikasi </w:t>
      </w:r>
      <w:r w:rsidR="00483006" w:rsidRPr="004A17B0">
        <w:rPr>
          <w:rFonts w:cs="Times New Roman"/>
          <w:i/>
          <w:szCs w:val="24"/>
        </w:rPr>
        <w:t>K-Nearest Neighbors</w:t>
      </w:r>
      <w:r w:rsidR="00483006" w:rsidRPr="004A17B0">
        <w:rPr>
          <w:rFonts w:cs="Times New Roman"/>
          <w:szCs w:val="24"/>
        </w:rPr>
        <w:t xml:space="preserve">. </w:t>
      </w:r>
      <w:r w:rsidR="00127099" w:rsidRPr="004A17B0">
        <w:rPr>
          <w:rFonts w:cs="Times New Roman"/>
          <w:i/>
          <w:szCs w:val="24"/>
        </w:rPr>
        <w:t>Dataset</w:t>
      </w:r>
      <w:r w:rsidR="00127099" w:rsidRPr="004A17B0">
        <w:rPr>
          <w:rFonts w:cs="Times New Roman"/>
          <w:szCs w:val="24"/>
        </w:rPr>
        <w:t xml:space="preserve"> yang digunakan berupa teks kicauan (</w:t>
      </w:r>
      <w:r w:rsidR="00127099" w:rsidRPr="004A17B0">
        <w:rPr>
          <w:rFonts w:cs="Times New Roman"/>
          <w:i/>
          <w:szCs w:val="24"/>
        </w:rPr>
        <w:t>tweet</w:t>
      </w:r>
      <w:r w:rsidR="00127099" w:rsidRPr="004A17B0">
        <w:rPr>
          <w:rFonts w:cs="Times New Roman"/>
          <w:szCs w:val="24"/>
        </w:rPr>
        <w:t>) yang bersumber pada media sosial Twitter dengan kata kunci</w:t>
      </w:r>
      <w:r w:rsidR="003E7FF6">
        <w:rPr>
          <w:rFonts w:cs="Times New Roman"/>
          <w:szCs w:val="24"/>
        </w:rPr>
        <w:t xml:space="preserve"> </w:t>
      </w:r>
      <w:r w:rsidR="003E7FF6" w:rsidRPr="003E7FF6">
        <w:rPr>
          <w:rFonts w:cs="Times New Roman"/>
          <w:szCs w:val="24"/>
        </w:rPr>
        <w:t>‘pembelajaran jarak jauh’, ‘#belajaronline’, ‘#belajardarirumah’, ‘#belajardirumah’, dan ‘#kuliahonline’</w:t>
      </w:r>
      <w:r w:rsidR="00127099" w:rsidRPr="004A17B0">
        <w:rPr>
          <w:rFonts w:cs="Times New Roman"/>
          <w:szCs w:val="24"/>
        </w:rPr>
        <w:t>.</w:t>
      </w:r>
      <w:r w:rsidR="009D7CB7" w:rsidRPr="004A17B0">
        <w:rPr>
          <w:rFonts w:cs="Times New Roman"/>
          <w:szCs w:val="24"/>
        </w:rPr>
        <w:t xml:space="preserve"> Pengumpulan </w:t>
      </w:r>
      <w:r w:rsidR="009D7CB7" w:rsidRPr="004A17B0">
        <w:rPr>
          <w:rFonts w:cs="Times New Roman"/>
          <w:i/>
          <w:szCs w:val="24"/>
        </w:rPr>
        <w:t>dataset</w:t>
      </w:r>
      <w:r w:rsidR="009D7CB7" w:rsidRPr="004A17B0">
        <w:rPr>
          <w:rFonts w:cs="Times New Roman"/>
          <w:szCs w:val="24"/>
        </w:rPr>
        <w:t xml:space="preserve"> dilakukan </w:t>
      </w:r>
      <w:r w:rsidR="00344D6B" w:rsidRPr="004A17B0">
        <w:rPr>
          <w:rFonts w:cs="Times New Roman"/>
          <w:szCs w:val="24"/>
        </w:rPr>
        <w:t>pada</w:t>
      </w:r>
      <w:r w:rsidR="009D7CB7" w:rsidRPr="004A17B0">
        <w:rPr>
          <w:rFonts w:cs="Times New Roman"/>
          <w:szCs w:val="24"/>
        </w:rPr>
        <w:t xml:space="preserve"> tanggal 1 Desember 2020 </w:t>
      </w:r>
      <w:r w:rsidR="00A0515A" w:rsidRPr="004A17B0">
        <w:rPr>
          <w:rFonts w:cs="Times New Roman"/>
          <w:szCs w:val="24"/>
        </w:rPr>
        <w:t>hingga</w:t>
      </w:r>
      <w:r w:rsidR="009D7CB7" w:rsidRPr="004A17B0">
        <w:rPr>
          <w:rFonts w:cs="Times New Roman"/>
          <w:szCs w:val="24"/>
        </w:rPr>
        <w:t xml:space="preserve"> 31 </w:t>
      </w:r>
      <w:r w:rsidR="00FC152A">
        <w:rPr>
          <w:rFonts w:cs="Times New Roman"/>
          <w:szCs w:val="24"/>
        </w:rPr>
        <w:t>Desember</w:t>
      </w:r>
      <w:r w:rsidR="009D7CB7" w:rsidRPr="004A17B0">
        <w:rPr>
          <w:rFonts w:cs="Times New Roman"/>
          <w:szCs w:val="24"/>
        </w:rPr>
        <w:t xml:space="preserve"> 2021. Tercatat ada sekitar </w:t>
      </w:r>
      <w:r w:rsidR="00D07A4D">
        <w:rPr>
          <w:rFonts w:cs="Times New Roman"/>
          <w:szCs w:val="24"/>
        </w:rPr>
        <w:t>1.249</w:t>
      </w:r>
      <w:r w:rsidR="009D7CB7" w:rsidRPr="004A17B0">
        <w:rPr>
          <w:rFonts w:cs="Times New Roman"/>
          <w:szCs w:val="24"/>
        </w:rPr>
        <w:t xml:space="preserve"> </w:t>
      </w:r>
      <w:r w:rsidR="009D7CB7" w:rsidRPr="004A17B0">
        <w:rPr>
          <w:rFonts w:cs="Times New Roman"/>
          <w:i/>
          <w:szCs w:val="24"/>
        </w:rPr>
        <w:t xml:space="preserve">tweet </w:t>
      </w:r>
      <w:r w:rsidR="009D7CB7" w:rsidRPr="004A17B0">
        <w:rPr>
          <w:rFonts w:cs="Times New Roman"/>
          <w:szCs w:val="24"/>
        </w:rPr>
        <w:t>yang diperoleh dengan kata kunci dan rentang tanggal yang diusulkan.</w:t>
      </w:r>
    </w:p>
    <w:p w:rsidR="003A049A"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Perumusan Masalah</w:t>
      </w:r>
    </w:p>
    <w:p w:rsidR="00F77040" w:rsidRPr="004A17B0" w:rsidRDefault="00F77040" w:rsidP="00650CD8">
      <w:pPr>
        <w:spacing w:line="240" w:lineRule="auto"/>
        <w:ind w:left="709" w:firstLine="425"/>
        <w:rPr>
          <w:rFonts w:cs="Times New Roman"/>
          <w:szCs w:val="24"/>
        </w:rPr>
      </w:pPr>
      <w:r w:rsidRPr="004A17B0">
        <w:rPr>
          <w:rFonts w:cs="Times New Roman"/>
          <w:szCs w:val="24"/>
        </w:rPr>
        <w:t xml:space="preserve">Berdasarkan uraian latar belakang </w:t>
      </w:r>
      <w:r w:rsidR="00022960" w:rsidRPr="004A17B0">
        <w:rPr>
          <w:rFonts w:cs="Times New Roman"/>
          <w:szCs w:val="24"/>
        </w:rPr>
        <w:t>yang telah disampaikan</w:t>
      </w:r>
      <w:r w:rsidRPr="004A17B0">
        <w:rPr>
          <w:rFonts w:cs="Times New Roman"/>
          <w:szCs w:val="24"/>
        </w:rPr>
        <w:t xml:space="preserve">, maka dapat </w:t>
      </w:r>
      <w:r w:rsidR="00E10F28" w:rsidRPr="004A17B0">
        <w:rPr>
          <w:rFonts w:cs="Times New Roman"/>
          <w:szCs w:val="24"/>
        </w:rPr>
        <w:t>disimpulkan rumusan</w:t>
      </w:r>
      <w:r w:rsidRPr="004A17B0">
        <w:rPr>
          <w:rFonts w:cs="Times New Roman"/>
          <w:szCs w:val="24"/>
        </w:rPr>
        <w:t xml:space="preserve"> masalah</w:t>
      </w:r>
      <w:r w:rsidR="00E906CF" w:rsidRPr="004A17B0">
        <w:rPr>
          <w:rFonts w:cs="Times New Roman"/>
          <w:szCs w:val="24"/>
        </w:rPr>
        <w:t xml:space="preserve"> sebagai berikut:</w:t>
      </w:r>
    </w:p>
    <w:p w:rsidR="00EB4AC8" w:rsidRPr="004A17B0" w:rsidRDefault="00EB4AC8" w:rsidP="00650CD8">
      <w:pPr>
        <w:pStyle w:val="ListParagraph"/>
        <w:numPr>
          <w:ilvl w:val="1"/>
          <w:numId w:val="3"/>
        </w:numPr>
        <w:spacing w:line="240" w:lineRule="auto"/>
        <w:ind w:left="1134" w:hanging="425"/>
        <w:rPr>
          <w:rFonts w:cs="Times New Roman"/>
          <w:szCs w:val="24"/>
        </w:rPr>
      </w:pPr>
      <w:r w:rsidRPr="004A17B0">
        <w:rPr>
          <w:rFonts w:cs="Times New Roman"/>
          <w:szCs w:val="24"/>
        </w:rPr>
        <w:t>Bagaimana</w:t>
      </w:r>
      <w:r w:rsidR="004720AE" w:rsidRPr="004A17B0">
        <w:rPr>
          <w:rFonts w:cs="Times New Roman"/>
          <w:szCs w:val="24"/>
        </w:rPr>
        <w:t xml:space="preserve"> persentase</w:t>
      </w:r>
      <w:r w:rsidRPr="004A17B0">
        <w:rPr>
          <w:rFonts w:cs="Times New Roman"/>
          <w:szCs w:val="24"/>
        </w:rPr>
        <w:t xml:space="preserve"> pandangan</w:t>
      </w:r>
      <w:r w:rsidR="001E780C" w:rsidRPr="004A17B0">
        <w:rPr>
          <w:rFonts w:cs="Times New Roman"/>
          <w:szCs w:val="24"/>
        </w:rPr>
        <w:t xml:space="preserve"> </w:t>
      </w:r>
      <w:r w:rsidR="008C36E9" w:rsidRPr="004A17B0">
        <w:rPr>
          <w:rFonts w:cs="Times New Roman"/>
          <w:szCs w:val="24"/>
        </w:rPr>
        <w:t>(sentimen)</w:t>
      </w:r>
      <w:r w:rsidR="00864CC7" w:rsidRPr="004A17B0">
        <w:rPr>
          <w:rFonts w:cs="Times New Roman"/>
          <w:szCs w:val="24"/>
        </w:rPr>
        <w:t xml:space="preserve"> masyarakat Indonesia terhadap pembelajaran daring</w:t>
      </w:r>
      <w:r w:rsidR="007E5F8F" w:rsidRPr="004A17B0">
        <w:rPr>
          <w:rFonts w:cs="Times New Roman"/>
          <w:szCs w:val="24"/>
        </w:rPr>
        <w:t xml:space="preserve"> pada periode waktu 1 Desember 2020 hingga </w:t>
      </w:r>
      <w:r w:rsidR="001D3A6E" w:rsidRPr="004A17B0">
        <w:rPr>
          <w:rFonts w:cs="Times New Roman"/>
          <w:szCs w:val="24"/>
        </w:rPr>
        <w:t>3</w:t>
      </w:r>
      <w:r w:rsidR="00FE0104" w:rsidRPr="004A17B0">
        <w:rPr>
          <w:rFonts w:cs="Times New Roman"/>
          <w:szCs w:val="24"/>
        </w:rPr>
        <w:t>1</w:t>
      </w:r>
      <w:r w:rsidR="007E5F8F" w:rsidRPr="004A17B0">
        <w:rPr>
          <w:rFonts w:cs="Times New Roman"/>
          <w:szCs w:val="24"/>
        </w:rPr>
        <w:t xml:space="preserve"> </w:t>
      </w:r>
      <w:r w:rsidR="001D3A6E" w:rsidRPr="004A17B0">
        <w:rPr>
          <w:rFonts w:cs="Times New Roman"/>
          <w:szCs w:val="24"/>
        </w:rPr>
        <w:t>Desember 2020</w:t>
      </w:r>
      <w:r w:rsidRPr="004A17B0">
        <w:rPr>
          <w:rFonts w:cs="Times New Roman"/>
          <w:szCs w:val="24"/>
        </w:rPr>
        <w:t>?</w:t>
      </w:r>
    </w:p>
    <w:p w:rsidR="00EB4AC8" w:rsidRPr="004A17B0" w:rsidRDefault="00325482" w:rsidP="00650CD8">
      <w:pPr>
        <w:pStyle w:val="ListParagraph"/>
        <w:numPr>
          <w:ilvl w:val="1"/>
          <w:numId w:val="3"/>
        </w:numPr>
        <w:spacing w:line="240" w:lineRule="auto"/>
        <w:ind w:left="1134" w:hanging="425"/>
        <w:rPr>
          <w:rFonts w:cs="Times New Roman"/>
          <w:szCs w:val="24"/>
        </w:rPr>
      </w:pPr>
      <w:r w:rsidRPr="004A17B0">
        <w:rPr>
          <w:rFonts w:cs="Times New Roman"/>
          <w:szCs w:val="24"/>
        </w:rPr>
        <w:t xml:space="preserve">Bagaimana cara menganalisis </w:t>
      </w:r>
      <w:r w:rsidR="00EB4AC8" w:rsidRPr="004A17B0">
        <w:rPr>
          <w:rFonts w:cs="Times New Roman"/>
          <w:szCs w:val="24"/>
        </w:rPr>
        <w:t>sentimen berdasarkan pendapat masyarakat Indonesia melalui media sosial Twitter</w:t>
      </w:r>
      <w:r w:rsidR="00EB6611" w:rsidRPr="004A17B0">
        <w:rPr>
          <w:rFonts w:cs="Times New Roman"/>
          <w:szCs w:val="24"/>
        </w:rPr>
        <w:t>?</w:t>
      </w:r>
    </w:p>
    <w:p w:rsidR="004E0F00" w:rsidRPr="004A17B0" w:rsidRDefault="00FC0A86" w:rsidP="00650CD8">
      <w:pPr>
        <w:pStyle w:val="ListParagraph"/>
        <w:numPr>
          <w:ilvl w:val="1"/>
          <w:numId w:val="3"/>
        </w:numPr>
        <w:spacing w:line="240" w:lineRule="auto"/>
        <w:ind w:left="1134" w:hanging="425"/>
        <w:rPr>
          <w:rFonts w:cs="Times New Roman"/>
          <w:szCs w:val="24"/>
        </w:rPr>
      </w:pPr>
      <w:r w:rsidRPr="004A17B0">
        <w:rPr>
          <w:rFonts w:cs="Times New Roman"/>
          <w:szCs w:val="24"/>
        </w:rPr>
        <w:t>Berapa nilai</w:t>
      </w:r>
      <w:r w:rsidR="00C23C00" w:rsidRPr="004A17B0">
        <w:rPr>
          <w:rFonts w:cs="Times New Roman"/>
          <w:szCs w:val="24"/>
        </w:rPr>
        <w:t xml:space="preserve"> </w:t>
      </w:r>
      <w:r w:rsidR="00A913DC" w:rsidRPr="004A17B0">
        <w:rPr>
          <w:rFonts w:cs="Times New Roman"/>
          <w:szCs w:val="24"/>
        </w:rPr>
        <w:t>akurasi yang diperoleh</w:t>
      </w:r>
      <w:r w:rsidR="001F2A27" w:rsidRPr="004A17B0">
        <w:rPr>
          <w:rFonts w:cs="Times New Roman"/>
          <w:szCs w:val="24"/>
        </w:rPr>
        <w:t xml:space="preserve"> </w:t>
      </w:r>
      <w:r w:rsidR="00C23C00" w:rsidRPr="004A17B0">
        <w:rPr>
          <w:rFonts w:cs="Times New Roman"/>
          <w:szCs w:val="24"/>
        </w:rPr>
        <w:t xml:space="preserve">algoritme </w:t>
      </w:r>
      <w:r w:rsidR="00C23C00" w:rsidRPr="004A17B0">
        <w:rPr>
          <w:rFonts w:cs="Times New Roman"/>
          <w:i/>
          <w:szCs w:val="24"/>
        </w:rPr>
        <w:t>K-Nearest Neighbors</w:t>
      </w:r>
      <w:r w:rsidR="00C23C00" w:rsidRPr="004A17B0">
        <w:rPr>
          <w:rFonts w:cs="Times New Roman"/>
          <w:szCs w:val="24"/>
        </w:rPr>
        <w:t xml:space="preserve"> dalam melakukan </w:t>
      </w:r>
      <w:r w:rsidR="00BB6D10" w:rsidRPr="004A17B0">
        <w:rPr>
          <w:rFonts w:cs="Times New Roman"/>
          <w:szCs w:val="24"/>
        </w:rPr>
        <w:t>analisis</w:t>
      </w:r>
      <w:r w:rsidR="0063672A" w:rsidRPr="004A17B0">
        <w:rPr>
          <w:rFonts w:cs="Times New Roman"/>
          <w:szCs w:val="24"/>
        </w:rPr>
        <w:t xml:space="preserve"> </w:t>
      </w:r>
      <w:r w:rsidR="00FC0C70" w:rsidRPr="004A17B0">
        <w:rPr>
          <w:rFonts w:cs="Times New Roman"/>
          <w:szCs w:val="24"/>
        </w:rPr>
        <w:t>sentimen</w:t>
      </w:r>
      <w:r w:rsidR="00F00F66"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Batasan Masalah</w:t>
      </w:r>
    </w:p>
    <w:p w:rsidR="00BE699E" w:rsidRPr="004A17B0" w:rsidRDefault="00BE699E" w:rsidP="00650CD8">
      <w:pPr>
        <w:spacing w:line="240" w:lineRule="auto"/>
        <w:ind w:left="720" w:firstLine="414"/>
        <w:rPr>
          <w:rFonts w:cs="Times New Roman"/>
          <w:szCs w:val="24"/>
        </w:rPr>
      </w:pPr>
      <w:r w:rsidRPr="004A17B0">
        <w:rPr>
          <w:rFonts w:cs="Times New Roman"/>
          <w:szCs w:val="24"/>
        </w:rPr>
        <w:t xml:space="preserve">Adapun batasan </w:t>
      </w:r>
      <w:r w:rsidR="00346B13" w:rsidRPr="004A17B0">
        <w:rPr>
          <w:rFonts w:cs="Times New Roman"/>
          <w:szCs w:val="24"/>
        </w:rPr>
        <w:t xml:space="preserve">atau ruang lingkup </w:t>
      </w:r>
      <w:r w:rsidRPr="004A17B0">
        <w:rPr>
          <w:rFonts w:cs="Times New Roman"/>
          <w:szCs w:val="24"/>
        </w:rPr>
        <w:t xml:space="preserve">masalah </w:t>
      </w:r>
      <w:r w:rsidR="00534848" w:rsidRPr="004A17B0">
        <w:rPr>
          <w:rFonts w:cs="Times New Roman"/>
          <w:szCs w:val="24"/>
        </w:rPr>
        <w:t>dalam</w:t>
      </w:r>
      <w:r w:rsidRPr="004A17B0">
        <w:rPr>
          <w:rFonts w:cs="Times New Roman"/>
          <w:szCs w:val="24"/>
        </w:rPr>
        <w:t xml:space="preserve"> </w:t>
      </w:r>
      <w:r w:rsidR="00AE3FAA" w:rsidRPr="004A17B0">
        <w:rPr>
          <w:rFonts w:cs="Times New Roman"/>
          <w:szCs w:val="24"/>
        </w:rPr>
        <w:t>penelitian</w:t>
      </w:r>
      <w:r w:rsidRPr="004A17B0">
        <w:rPr>
          <w:rFonts w:cs="Times New Roman"/>
          <w:szCs w:val="24"/>
        </w:rPr>
        <w:t xml:space="preserve"> ini</w:t>
      </w:r>
      <w:r w:rsidR="00881D8E" w:rsidRPr="004A17B0">
        <w:rPr>
          <w:rFonts w:cs="Times New Roman"/>
          <w:szCs w:val="24"/>
        </w:rPr>
        <w:t xml:space="preserve"> adalah</w:t>
      </w:r>
      <w:r w:rsidRPr="004A17B0">
        <w:rPr>
          <w:rFonts w:cs="Times New Roman"/>
          <w:szCs w:val="24"/>
        </w:rPr>
        <w:t xml:space="preserve"> sebagai berikut:</w:t>
      </w:r>
    </w:p>
    <w:p w:rsidR="00BE699E" w:rsidRPr="004A17B0" w:rsidRDefault="004E5568" w:rsidP="00650CD8">
      <w:pPr>
        <w:pStyle w:val="ListParagraph"/>
        <w:numPr>
          <w:ilvl w:val="0"/>
          <w:numId w:val="5"/>
        </w:numPr>
        <w:spacing w:line="240" w:lineRule="auto"/>
        <w:ind w:left="1134" w:hanging="425"/>
        <w:rPr>
          <w:rFonts w:cs="Times New Roman"/>
          <w:szCs w:val="24"/>
        </w:rPr>
      </w:pPr>
      <w:r w:rsidRPr="004A17B0">
        <w:rPr>
          <w:rFonts w:cs="Times New Roman"/>
          <w:szCs w:val="24"/>
        </w:rPr>
        <w:t xml:space="preserve">Aplikasi menggunakan bahasa pemrograman </w:t>
      </w:r>
      <w:r w:rsidRPr="004A17B0">
        <w:rPr>
          <w:rFonts w:cs="Times New Roman"/>
          <w:i/>
          <w:szCs w:val="24"/>
        </w:rPr>
        <w:t>Python</w:t>
      </w:r>
      <w:r w:rsidR="00844256" w:rsidRPr="004A17B0">
        <w:rPr>
          <w:rFonts w:cs="Times New Roman"/>
          <w:i/>
          <w:szCs w:val="24"/>
        </w:rPr>
        <w:t>.</w:t>
      </w:r>
    </w:p>
    <w:p w:rsidR="003279E7" w:rsidRPr="004A17B0" w:rsidRDefault="000E41D8" w:rsidP="00650CD8">
      <w:pPr>
        <w:pStyle w:val="ListParagraph"/>
        <w:numPr>
          <w:ilvl w:val="0"/>
          <w:numId w:val="5"/>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r w:rsidR="00844256" w:rsidRPr="004A17B0">
        <w:rPr>
          <w:rFonts w:cs="Times New Roman"/>
          <w:i/>
          <w:szCs w:val="24"/>
        </w:rPr>
        <w:t>.</w:t>
      </w:r>
    </w:p>
    <w:p w:rsidR="00AE152F" w:rsidRPr="004A17B0" w:rsidRDefault="00ED4E5E" w:rsidP="00650CD8">
      <w:pPr>
        <w:pStyle w:val="ListParagraph"/>
        <w:numPr>
          <w:ilvl w:val="0"/>
          <w:numId w:val="5"/>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w:t>
      </w:r>
      <w:r w:rsidR="003A4DAD" w:rsidRPr="004A17B0">
        <w:rPr>
          <w:rFonts w:cs="Times New Roman"/>
          <w:szCs w:val="24"/>
        </w:rPr>
        <w:t xml:space="preserve"> </w:t>
      </w:r>
      <w:r w:rsidR="003A4DAD" w:rsidRPr="004A17B0">
        <w:rPr>
          <w:rFonts w:cs="Times New Roman"/>
          <w:i/>
          <w:szCs w:val="24"/>
        </w:rPr>
        <w:t>tweet</w:t>
      </w:r>
      <w:r w:rsidR="003A4DAD" w:rsidRPr="004A17B0">
        <w:rPr>
          <w:rFonts w:cs="Times New Roman"/>
          <w:szCs w:val="24"/>
        </w:rPr>
        <w:t xml:space="preserve"> berbahasa Indonesia</w:t>
      </w:r>
      <w:r w:rsidRPr="004A17B0">
        <w:rPr>
          <w:rFonts w:cs="Times New Roman"/>
          <w:szCs w:val="24"/>
        </w:rPr>
        <w:t xml:space="preserve"> kata kunci </w:t>
      </w:r>
      <w:r w:rsidR="00135C0B" w:rsidRPr="003E7FF6">
        <w:rPr>
          <w:rFonts w:cs="Times New Roman"/>
          <w:szCs w:val="24"/>
        </w:rPr>
        <w:t>‘pembelajaran jarak jauh’, ‘#belajaronline’, ‘#belajardarirumah’, ‘#belajardirumah’, dan ‘#kuliahonline’</w:t>
      </w:r>
      <w:r w:rsidR="00135C0B">
        <w:rPr>
          <w:rFonts w:cs="Times New Roman"/>
          <w:szCs w:val="24"/>
        </w:rPr>
        <w:t xml:space="preserve"> </w:t>
      </w:r>
      <w:r w:rsidR="00D06DF8" w:rsidRPr="004A17B0">
        <w:rPr>
          <w:rFonts w:cs="Times New Roman"/>
          <w:szCs w:val="24"/>
        </w:rPr>
        <w:t xml:space="preserve">pada rentang tanggal </w:t>
      </w:r>
      <w:r w:rsidR="0028367D" w:rsidRPr="004A17B0">
        <w:rPr>
          <w:rFonts w:cs="Times New Roman"/>
          <w:szCs w:val="24"/>
        </w:rPr>
        <w:t xml:space="preserve">1 Desember 2020 sampai dengan 31 </w:t>
      </w:r>
      <w:r w:rsidR="005E33BF">
        <w:rPr>
          <w:rFonts w:cs="Times New Roman"/>
          <w:szCs w:val="24"/>
        </w:rPr>
        <w:t>Desember</w:t>
      </w:r>
      <w:r w:rsidR="0028367D" w:rsidRPr="004A17B0">
        <w:rPr>
          <w:rFonts w:cs="Times New Roman"/>
          <w:szCs w:val="24"/>
        </w:rPr>
        <w:t xml:space="preserve"> 2021</w:t>
      </w:r>
      <w:r w:rsidR="00844256" w:rsidRPr="004A17B0">
        <w:rPr>
          <w:rFonts w:cs="Times New Roman"/>
          <w:szCs w:val="24"/>
        </w:rPr>
        <w:t>.</w:t>
      </w:r>
    </w:p>
    <w:p w:rsidR="00721476" w:rsidRPr="004A17B0" w:rsidRDefault="00B54289" w:rsidP="00650CD8">
      <w:pPr>
        <w:pStyle w:val="ListParagraph"/>
        <w:numPr>
          <w:ilvl w:val="0"/>
          <w:numId w:val="5"/>
        </w:numPr>
        <w:spacing w:line="240" w:lineRule="auto"/>
        <w:ind w:left="1134" w:hanging="425"/>
        <w:rPr>
          <w:rFonts w:cs="Times New Roman"/>
          <w:i/>
          <w:szCs w:val="24"/>
        </w:rPr>
      </w:pPr>
      <w:r w:rsidRPr="004A17B0">
        <w:rPr>
          <w:rFonts w:cs="Times New Roman"/>
          <w:szCs w:val="24"/>
        </w:rPr>
        <w:lastRenderedPageBreak/>
        <w:t xml:space="preserve">Fitur </w:t>
      </w:r>
      <w:r w:rsidRPr="004A17B0">
        <w:rPr>
          <w:rFonts w:cs="Times New Roman"/>
          <w:i/>
          <w:szCs w:val="24"/>
        </w:rPr>
        <w:t>import</w:t>
      </w:r>
      <w:r w:rsidRPr="004A17B0">
        <w:rPr>
          <w:rFonts w:cs="Times New Roman"/>
          <w:szCs w:val="24"/>
        </w:rPr>
        <w:t xml:space="preserve"> </w:t>
      </w:r>
      <w:r w:rsidR="00741F0A" w:rsidRPr="004A17B0">
        <w:rPr>
          <w:rFonts w:cs="Times New Roman"/>
          <w:szCs w:val="24"/>
        </w:rPr>
        <w:t xml:space="preserve">hanya dapat mengenali file masukan berupa </w:t>
      </w:r>
      <w:r w:rsidR="00741F0A" w:rsidRPr="004A17B0">
        <w:rPr>
          <w:rFonts w:cs="Times New Roman"/>
          <w:i/>
          <w:szCs w:val="24"/>
        </w:rPr>
        <w:t>excel</w:t>
      </w:r>
      <w:r w:rsidR="00741F0A" w:rsidRPr="004A17B0">
        <w:rPr>
          <w:rFonts w:cs="Times New Roman"/>
          <w:szCs w:val="24"/>
        </w:rPr>
        <w:t xml:space="preserve"> dengan ekstensi .xls atau .xlsx</w:t>
      </w:r>
      <w:r w:rsidR="002A0CFD" w:rsidRPr="004A17B0">
        <w:rPr>
          <w:rFonts w:cs="Times New Roman"/>
          <w:szCs w:val="24"/>
        </w:rPr>
        <w:t>.</w:t>
      </w:r>
    </w:p>
    <w:p w:rsidR="00844256" w:rsidRPr="004A17B0" w:rsidRDefault="002B7B33" w:rsidP="00650CD8">
      <w:pPr>
        <w:pStyle w:val="ListParagraph"/>
        <w:numPr>
          <w:ilvl w:val="0"/>
          <w:numId w:val="5"/>
        </w:numPr>
        <w:spacing w:line="240" w:lineRule="auto"/>
        <w:ind w:left="1134" w:hanging="425"/>
        <w:rPr>
          <w:rFonts w:cs="Times New Roman"/>
          <w:i/>
          <w:szCs w:val="24"/>
        </w:rPr>
      </w:pPr>
      <w:r w:rsidRPr="004A17B0">
        <w:rPr>
          <w:rFonts w:cs="Times New Roman"/>
          <w:szCs w:val="24"/>
        </w:rPr>
        <w:t xml:space="preserve">Aplikasi hanya mengklasifikasikan tweet menjadi </w:t>
      </w:r>
      <w:r w:rsidR="0074411E" w:rsidRPr="004A17B0">
        <w:rPr>
          <w:rFonts w:cs="Times New Roman"/>
          <w:szCs w:val="24"/>
        </w:rPr>
        <w:t>dua</w:t>
      </w:r>
      <w:r w:rsidRPr="004A17B0">
        <w:rPr>
          <w:rFonts w:cs="Times New Roman"/>
          <w:szCs w:val="24"/>
        </w:rPr>
        <w:t xml:space="preserve"> buah kategori sentimen, ya</w:t>
      </w:r>
      <w:r w:rsidR="000F4604" w:rsidRPr="004A17B0">
        <w:rPr>
          <w:rFonts w:cs="Times New Roman"/>
          <w:szCs w:val="24"/>
        </w:rPr>
        <w:t>itu: “positif” dan “negatif”</w:t>
      </w:r>
      <w:r w:rsidRPr="004A17B0">
        <w:rPr>
          <w:rFonts w:cs="Times New Roman"/>
          <w:szCs w:val="24"/>
        </w:rPr>
        <w:t>.</w:t>
      </w:r>
    </w:p>
    <w:p w:rsidR="00090E64" w:rsidRPr="004A17B0" w:rsidRDefault="00090E64" w:rsidP="00650CD8">
      <w:pPr>
        <w:pStyle w:val="ListParagraph"/>
        <w:numPr>
          <w:ilvl w:val="0"/>
          <w:numId w:val="5"/>
        </w:numPr>
        <w:spacing w:line="240" w:lineRule="auto"/>
        <w:ind w:left="1134" w:hanging="425"/>
        <w:rPr>
          <w:rFonts w:cs="Times New Roman"/>
          <w:i/>
          <w:szCs w:val="24"/>
        </w:rPr>
      </w:pPr>
      <w:r w:rsidRPr="004A17B0">
        <w:rPr>
          <w:rFonts w:cs="Times New Roman"/>
          <w:szCs w:val="24"/>
        </w:rPr>
        <w:t>Waktu pemprosesan meningkat seiring dengan jumlah data yang diproses.</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Tujuan</w:t>
      </w:r>
    </w:p>
    <w:p w:rsidR="004B1248" w:rsidRPr="004A17B0" w:rsidRDefault="004B1248" w:rsidP="00650CD8">
      <w:pPr>
        <w:spacing w:line="240" w:lineRule="auto"/>
        <w:ind w:left="720" w:firstLine="414"/>
        <w:rPr>
          <w:rFonts w:cs="Times New Roman"/>
          <w:szCs w:val="24"/>
        </w:rPr>
      </w:pPr>
      <w:r w:rsidRPr="004A17B0">
        <w:rPr>
          <w:rFonts w:cs="Times New Roman"/>
          <w:szCs w:val="24"/>
        </w:rPr>
        <w:t xml:space="preserve">Adapun tujuan dari </w:t>
      </w:r>
      <w:r w:rsidR="005D33B3" w:rsidRPr="004A17B0">
        <w:rPr>
          <w:rFonts w:cs="Times New Roman"/>
          <w:szCs w:val="24"/>
        </w:rPr>
        <w:t xml:space="preserve">dilakukan </w:t>
      </w:r>
      <w:r w:rsidRPr="004A17B0">
        <w:rPr>
          <w:rFonts w:cs="Times New Roman"/>
          <w:szCs w:val="24"/>
        </w:rPr>
        <w:t>penelitian ini</w:t>
      </w:r>
      <w:r w:rsidR="00881D8E" w:rsidRPr="004A17B0">
        <w:rPr>
          <w:rFonts w:cs="Times New Roman"/>
          <w:szCs w:val="24"/>
        </w:rPr>
        <w:t xml:space="preserve"> adalah</w:t>
      </w:r>
      <w:r w:rsidRPr="004A17B0">
        <w:rPr>
          <w:rFonts w:cs="Times New Roman"/>
          <w:szCs w:val="24"/>
        </w:rPr>
        <w:t xml:space="preserve"> sebagai berikut:</w:t>
      </w:r>
    </w:p>
    <w:p w:rsidR="00D70895" w:rsidRPr="004A17B0" w:rsidRDefault="00BC4C67" w:rsidP="00650CD8">
      <w:pPr>
        <w:pStyle w:val="ListParagraph"/>
        <w:numPr>
          <w:ilvl w:val="0"/>
          <w:numId w:val="6"/>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E71C4B" w:rsidRPr="004A17B0" w:rsidRDefault="005D195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4C610E" w:rsidRPr="004A17B0">
        <w:rPr>
          <w:rFonts w:cs="Times New Roman"/>
          <w:szCs w:val="24"/>
        </w:rPr>
        <w:t xml:space="preserve">erancang sebuah </w:t>
      </w:r>
      <w:r w:rsidR="004C610E" w:rsidRPr="004A17B0">
        <w:rPr>
          <w:rFonts w:cs="Times New Roman"/>
          <w:i/>
          <w:szCs w:val="24"/>
        </w:rPr>
        <w:t>model</w:t>
      </w:r>
      <w:r w:rsidR="004C610E" w:rsidRPr="004A17B0">
        <w:rPr>
          <w:rFonts w:cs="Times New Roman"/>
          <w:szCs w:val="24"/>
        </w:rPr>
        <w:t xml:space="preserve"> penelitian untuk m</w:t>
      </w:r>
      <w:r w:rsidR="00BF4BA4" w:rsidRPr="004A17B0">
        <w:rPr>
          <w:rFonts w:cs="Times New Roman"/>
          <w:szCs w:val="24"/>
        </w:rPr>
        <w:t xml:space="preserve">enganalisis sentimen </w:t>
      </w:r>
      <w:r w:rsidR="00974C3F" w:rsidRPr="004A17B0">
        <w:rPr>
          <w:rFonts w:cs="Times New Roman"/>
          <w:szCs w:val="24"/>
        </w:rPr>
        <w:t>dengan topik terkait pembelajaran daring</w:t>
      </w:r>
      <w:r w:rsidR="00AC2295" w:rsidRPr="004A17B0">
        <w:rPr>
          <w:rFonts w:cs="Times New Roman"/>
          <w:szCs w:val="24"/>
        </w:rPr>
        <w:t>.</w:t>
      </w:r>
    </w:p>
    <w:p w:rsidR="00D70895" w:rsidRPr="004A17B0" w:rsidRDefault="00E71C4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5D195B" w:rsidRPr="004A17B0">
        <w:rPr>
          <w:rFonts w:cs="Times New Roman"/>
          <w:szCs w:val="24"/>
        </w:rPr>
        <w:t>enguji</w:t>
      </w:r>
      <w:r w:rsidR="0034144B" w:rsidRPr="004A17B0">
        <w:rPr>
          <w:rFonts w:cs="Times New Roman"/>
          <w:szCs w:val="24"/>
        </w:rPr>
        <w:t xml:space="preserve"> keakuratan algoritme </w:t>
      </w:r>
      <w:r w:rsidR="00631D46" w:rsidRPr="004A17B0">
        <w:rPr>
          <w:rFonts w:cs="Times New Roman"/>
          <w:i/>
          <w:szCs w:val="24"/>
        </w:rPr>
        <w:t>K-Nearest Neighbors</w:t>
      </w:r>
      <w:r w:rsidR="00155B32" w:rsidRPr="004A17B0">
        <w:rPr>
          <w:rFonts w:cs="Times New Roman"/>
          <w:szCs w:val="24"/>
        </w:rPr>
        <w:t xml:space="preserve"> </w:t>
      </w:r>
      <w:r w:rsidR="00A72AA6" w:rsidRPr="004A17B0">
        <w:rPr>
          <w:rFonts w:cs="Times New Roman"/>
          <w:szCs w:val="24"/>
        </w:rPr>
        <w:t xml:space="preserve">dalam melakukan </w:t>
      </w:r>
      <w:r w:rsidR="00B9249A" w:rsidRPr="004A17B0">
        <w:rPr>
          <w:rFonts w:cs="Times New Roman"/>
          <w:szCs w:val="24"/>
        </w:rPr>
        <w:t>analisis</w:t>
      </w:r>
      <w:r w:rsidR="00A72AA6" w:rsidRPr="004A17B0">
        <w:rPr>
          <w:rFonts w:cs="Times New Roman"/>
          <w:szCs w:val="24"/>
        </w:rPr>
        <w:t xml:space="preserve"> </w:t>
      </w:r>
      <w:r w:rsidR="00155B32" w:rsidRPr="004A17B0">
        <w:rPr>
          <w:rFonts w:cs="Times New Roman"/>
          <w:szCs w:val="24"/>
        </w:rPr>
        <w:t>sentimen</w:t>
      </w:r>
      <w:r w:rsidR="008A050D" w:rsidRPr="004A17B0">
        <w:rPr>
          <w:rFonts w:cs="Times New Roman"/>
          <w:i/>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Manfaat</w:t>
      </w:r>
    </w:p>
    <w:p w:rsidR="008774BC" w:rsidRPr="004A17B0" w:rsidRDefault="0082424A" w:rsidP="00650CD8">
      <w:pPr>
        <w:pStyle w:val="ListParagraph"/>
        <w:spacing w:line="240" w:lineRule="auto"/>
        <w:ind w:firstLine="414"/>
        <w:rPr>
          <w:rFonts w:cs="Times New Roman"/>
          <w:szCs w:val="24"/>
        </w:rPr>
      </w:pPr>
      <w:r w:rsidRPr="004A17B0">
        <w:rPr>
          <w:rFonts w:cs="Times New Roman"/>
          <w:szCs w:val="24"/>
        </w:rPr>
        <w:t xml:space="preserve">Adapun </w:t>
      </w:r>
      <w:r w:rsidR="00B8044D" w:rsidRPr="004A17B0">
        <w:rPr>
          <w:rFonts w:cs="Times New Roman"/>
          <w:szCs w:val="24"/>
        </w:rPr>
        <w:t>m</w:t>
      </w:r>
      <w:r w:rsidR="00895091" w:rsidRPr="004A17B0">
        <w:rPr>
          <w:rFonts w:cs="Times New Roman"/>
          <w:szCs w:val="24"/>
        </w:rPr>
        <w:t>anfaat dari penelitian adalah untuk</w:t>
      </w:r>
      <w:r w:rsidR="00325482" w:rsidRPr="004A17B0">
        <w:rPr>
          <w:rFonts w:cs="Times New Roman"/>
          <w:szCs w:val="24"/>
        </w:rPr>
        <w:t xml:space="preserve"> menganalisis</w:t>
      </w:r>
      <w:r w:rsidR="00895091" w:rsidRPr="004A17B0">
        <w:rPr>
          <w:rFonts w:cs="Times New Roman"/>
          <w:szCs w:val="24"/>
        </w:rPr>
        <w:t xml:space="preserve"> pandangan</w:t>
      </w:r>
      <w:r w:rsidR="00F660D6" w:rsidRPr="004A17B0">
        <w:rPr>
          <w:rFonts w:cs="Times New Roman"/>
          <w:szCs w:val="24"/>
        </w:rPr>
        <w:t xml:space="preserve"> </w:t>
      </w:r>
      <w:r w:rsidR="00895091" w:rsidRPr="004A17B0">
        <w:rPr>
          <w:rFonts w:cs="Times New Roman"/>
          <w:szCs w:val="24"/>
        </w:rPr>
        <w:t xml:space="preserve">(sentimen) masyarakat Indonesia berdasarkan </w:t>
      </w:r>
      <w:r w:rsidR="00895091" w:rsidRPr="004A17B0">
        <w:rPr>
          <w:rFonts w:cs="Times New Roman"/>
          <w:i/>
          <w:szCs w:val="24"/>
        </w:rPr>
        <w:t>tweet</w:t>
      </w:r>
      <w:r w:rsidR="00895091" w:rsidRPr="004A17B0">
        <w:rPr>
          <w:rFonts w:cs="Times New Roman"/>
          <w:szCs w:val="24"/>
        </w:rPr>
        <w:t xml:space="preserve"> yang dipublikasikan melalui med</w:t>
      </w:r>
      <w:r w:rsidR="00325482" w:rsidRPr="004A17B0">
        <w:rPr>
          <w:rFonts w:cs="Times New Roman"/>
          <w:szCs w:val="24"/>
        </w:rPr>
        <w:t xml:space="preserve">ia sosial Twitter. </w:t>
      </w:r>
      <w:r w:rsidR="006E07C1" w:rsidRPr="004A17B0">
        <w:rPr>
          <w:rFonts w:cs="Times New Roman"/>
          <w:szCs w:val="24"/>
        </w:rPr>
        <w:t xml:space="preserve">Sehingga </w:t>
      </w:r>
      <w:r w:rsidR="00C2341D" w:rsidRPr="004A17B0">
        <w:rPr>
          <w:rFonts w:cs="Times New Roman"/>
          <w:szCs w:val="24"/>
        </w:rPr>
        <w:t>dapat diperoleh gambaran</w:t>
      </w:r>
      <w:r w:rsidR="00F271D3" w:rsidRPr="004A17B0">
        <w:rPr>
          <w:rFonts w:cs="Times New Roman"/>
          <w:szCs w:val="24"/>
        </w:rPr>
        <w:t xml:space="preserve"> sentimen masyarakat</w:t>
      </w:r>
      <w:r w:rsidR="00C2341D" w:rsidRPr="004A17B0">
        <w:rPr>
          <w:rFonts w:cs="Times New Roman"/>
          <w:szCs w:val="24"/>
        </w:rPr>
        <w:t xml:space="preserve"> terkait topik pembelajaran daring</w:t>
      </w:r>
      <w:r w:rsidR="0075586F" w:rsidRPr="004A17B0">
        <w:rPr>
          <w:rFonts w:cs="Times New Roman"/>
          <w:szCs w:val="24"/>
        </w:rPr>
        <w:t xml:space="preserve"> di tengah pendemi Covid-19.</w:t>
      </w:r>
      <w:r w:rsidR="00895091" w:rsidRPr="004A17B0">
        <w:rPr>
          <w:rFonts w:cs="Times New Roman"/>
          <w:szCs w:val="24"/>
        </w:rPr>
        <w:t xml:space="preserve"> </w:t>
      </w:r>
      <w:r w:rsidR="00A76920" w:rsidRPr="004A17B0">
        <w:rPr>
          <w:rFonts w:cs="Times New Roman"/>
          <w:szCs w:val="24"/>
        </w:rPr>
        <w:t xml:space="preserve">Hasil penelitian ini juga diharapkan </w:t>
      </w:r>
      <w:r w:rsidR="00385AEE" w:rsidRPr="004A17B0">
        <w:rPr>
          <w:rFonts w:cs="Times New Roman"/>
          <w:szCs w:val="24"/>
        </w:rPr>
        <w:t xml:space="preserve">menjadi bahan evaluasi untuk </w:t>
      </w:r>
      <w:r w:rsidR="00BC17A5" w:rsidRPr="004A17B0">
        <w:rPr>
          <w:rFonts w:cs="Times New Roman"/>
          <w:szCs w:val="24"/>
        </w:rPr>
        <w:t>sistem pembelajaran daring yang akan berlangsung.</w:t>
      </w:r>
      <w:r w:rsidR="0002410E" w:rsidRPr="004A17B0">
        <w:rPr>
          <w:rFonts w:cs="Times New Roman"/>
          <w:szCs w:val="24"/>
        </w:rPr>
        <w:t xml:space="preserve"> </w:t>
      </w:r>
      <w:r w:rsidR="00895091" w:rsidRPr="004A17B0">
        <w:rPr>
          <w:rFonts w:cs="Times New Roman"/>
          <w:szCs w:val="24"/>
        </w:rPr>
        <w:t xml:space="preserve">Penelitian ini juga </w:t>
      </w:r>
      <w:r w:rsidR="00F72352" w:rsidRPr="004A17B0">
        <w:rPr>
          <w:rFonts w:cs="Times New Roman"/>
          <w:szCs w:val="24"/>
        </w:rPr>
        <w:t>dilakukan</w:t>
      </w:r>
      <w:r w:rsidR="00895091" w:rsidRPr="004A17B0">
        <w:rPr>
          <w:rFonts w:cs="Times New Roman"/>
          <w:szCs w:val="24"/>
        </w:rPr>
        <w:t xml:space="preserve"> </w:t>
      </w:r>
      <w:r w:rsidR="005C6B85" w:rsidRPr="004A17B0">
        <w:rPr>
          <w:rFonts w:cs="Times New Roman"/>
          <w:szCs w:val="24"/>
        </w:rPr>
        <w:t>untuk</w:t>
      </w:r>
      <w:r w:rsidR="004A0410" w:rsidRPr="004A17B0">
        <w:rPr>
          <w:rFonts w:cs="Times New Roman"/>
          <w:szCs w:val="24"/>
        </w:rPr>
        <w:t xml:space="preserve"> </w:t>
      </w:r>
      <w:r w:rsidR="0076017A" w:rsidRPr="004A17B0">
        <w:rPr>
          <w:rFonts w:cs="Times New Roman"/>
          <w:szCs w:val="24"/>
        </w:rPr>
        <w:t xml:space="preserve">menguji </w:t>
      </w:r>
      <w:r w:rsidR="00F86ED9" w:rsidRPr="004A17B0">
        <w:rPr>
          <w:rFonts w:cs="Times New Roman"/>
          <w:szCs w:val="24"/>
        </w:rPr>
        <w:t>kinerja dan nilai akurasi</w:t>
      </w:r>
      <w:r w:rsidR="00895091" w:rsidRPr="004A17B0">
        <w:rPr>
          <w:rFonts w:cs="Times New Roman"/>
          <w:szCs w:val="24"/>
        </w:rPr>
        <w:t xml:space="preserve"> algoritme </w:t>
      </w:r>
      <w:r w:rsidR="00EB03E5" w:rsidRPr="004A17B0">
        <w:rPr>
          <w:rFonts w:cs="Times New Roman"/>
          <w:i/>
          <w:szCs w:val="24"/>
        </w:rPr>
        <w:t>K-Nearest Neighbors</w:t>
      </w:r>
      <w:r w:rsidR="00EB03E5" w:rsidRPr="004A17B0">
        <w:rPr>
          <w:rFonts w:cs="Times New Roman"/>
          <w:szCs w:val="24"/>
        </w:rPr>
        <w:t xml:space="preserve"> </w:t>
      </w:r>
      <w:r w:rsidR="0093301E" w:rsidRPr="004A17B0">
        <w:rPr>
          <w:rFonts w:cs="Times New Roman"/>
          <w:szCs w:val="24"/>
        </w:rPr>
        <w:t>u</w:t>
      </w:r>
      <w:r w:rsidR="0076017A" w:rsidRPr="004A17B0">
        <w:rPr>
          <w:rFonts w:cs="Times New Roman"/>
          <w:szCs w:val="24"/>
        </w:rPr>
        <w:t>ntuk analisis sentimen</w:t>
      </w:r>
      <w:r w:rsidR="00895091"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Sistematika Penulisan</w:t>
      </w:r>
    </w:p>
    <w:p w:rsidR="00AB2629" w:rsidRPr="004A17B0" w:rsidRDefault="00C87B58" w:rsidP="00650CD8">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AB2629" w:rsidRPr="004A17B0" w:rsidRDefault="00172B90" w:rsidP="00172B90">
      <w:pPr>
        <w:pStyle w:val="Heading3"/>
        <w:tabs>
          <w:tab w:val="left" w:pos="1701"/>
        </w:tabs>
        <w:spacing w:line="240" w:lineRule="auto"/>
        <w:ind w:left="709"/>
        <w:rPr>
          <w:rFonts w:cs="Times New Roman"/>
        </w:rPr>
      </w:pPr>
      <w:r>
        <w:rPr>
          <w:rStyle w:val="Heading2Char"/>
          <w:rFonts w:cs="Times New Roman"/>
          <w:szCs w:val="24"/>
        </w:rPr>
        <w:t>BAB I:</w:t>
      </w:r>
      <w:r>
        <w:rPr>
          <w:rStyle w:val="Heading2Char"/>
          <w:rFonts w:cs="Times New Roman"/>
          <w:szCs w:val="24"/>
        </w:rPr>
        <w:tab/>
      </w:r>
      <w:r w:rsidR="00C87B58" w:rsidRPr="004A17B0">
        <w:rPr>
          <w:rStyle w:val="Heading2Char"/>
          <w:rFonts w:cs="Times New Roman"/>
          <w:szCs w:val="24"/>
        </w:rPr>
        <w:t>PENDAHULU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tentang latar belakang, </w:t>
      </w:r>
      <w:r w:rsidR="00600469" w:rsidRPr="004A17B0">
        <w:rPr>
          <w:rFonts w:cs="Times New Roman"/>
          <w:szCs w:val="24"/>
        </w:rPr>
        <w:t>perumusan</w:t>
      </w:r>
      <w:r w:rsidRPr="004A17B0">
        <w:rPr>
          <w:rFonts w:cs="Times New Roman"/>
          <w:szCs w:val="24"/>
        </w:rPr>
        <w:t xml:space="preserve"> masala</w:t>
      </w:r>
      <w:r w:rsidR="00985D1E" w:rsidRPr="004A17B0">
        <w:rPr>
          <w:rFonts w:cs="Times New Roman"/>
          <w:szCs w:val="24"/>
        </w:rPr>
        <w:t xml:space="preserve">h, batasan masalah, tujuan </w:t>
      </w:r>
      <w:r w:rsidR="007F5983" w:rsidRPr="004A17B0">
        <w:rPr>
          <w:rFonts w:cs="Times New Roman"/>
          <w:szCs w:val="24"/>
        </w:rPr>
        <w:t xml:space="preserve">dan </w:t>
      </w:r>
      <w:r w:rsidR="00985D1E" w:rsidRPr="004A17B0">
        <w:rPr>
          <w:rFonts w:cs="Times New Roman"/>
          <w:szCs w:val="24"/>
        </w:rPr>
        <w:t xml:space="preserve">manfaat </w:t>
      </w:r>
      <w:r w:rsidRPr="004A17B0">
        <w:rPr>
          <w:rFonts w:cs="Times New Roman"/>
          <w:szCs w:val="24"/>
        </w:rPr>
        <w:t xml:space="preserve">penelitian, dan juga membahas </w:t>
      </w:r>
      <w:r w:rsidR="00AB2629" w:rsidRPr="004A17B0">
        <w:rPr>
          <w:rFonts w:cs="Times New Roman"/>
          <w:szCs w:val="24"/>
        </w:rPr>
        <w:t>mengenai sistematika penulisan.</w:t>
      </w:r>
    </w:p>
    <w:p w:rsidR="00AB2629" w:rsidRPr="004A17B0" w:rsidRDefault="00172B90" w:rsidP="00172B90">
      <w:pPr>
        <w:pStyle w:val="Heading3"/>
        <w:tabs>
          <w:tab w:val="left" w:pos="1701"/>
        </w:tabs>
        <w:spacing w:line="240" w:lineRule="auto"/>
        <w:ind w:left="709"/>
        <w:rPr>
          <w:rFonts w:cs="Times New Roman"/>
          <w:b/>
        </w:rPr>
      </w:pPr>
      <w:r>
        <w:rPr>
          <w:rFonts w:cs="Times New Roman"/>
          <w:b/>
        </w:rPr>
        <w:t>BAB II:</w:t>
      </w:r>
      <w:r>
        <w:rPr>
          <w:rFonts w:cs="Times New Roman"/>
          <w:b/>
        </w:rPr>
        <w:tab/>
      </w:r>
      <w:r w:rsidR="00AB2629" w:rsidRPr="004A17B0">
        <w:rPr>
          <w:rFonts w:cs="Times New Roman"/>
          <w:b/>
        </w:rPr>
        <w:t>LANDASAN TEORI</w:t>
      </w:r>
    </w:p>
    <w:p w:rsidR="00AB2629" w:rsidRPr="004A17B0" w:rsidRDefault="00C87B58" w:rsidP="00172B90">
      <w:pPr>
        <w:spacing w:line="240" w:lineRule="auto"/>
        <w:ind w:left="1701"/>
        <w:rPr>
          <w:rFonts w:cs="Times New Roman"/>
          <w:szCs w:val="24"/>
        </w:rPr>
      </w:pPr>
      <w:bookmarkStart w:id="0" w:name="_GoBack"/>
      <w:r w:rsidRPr="004A17B0">
        <w:rPr>
          <w:rFonts w:cs="Times New Roman"/>
          <w:szCs w:val="24"/>
        </w:rPr>
        <w:t>Bagian ini berisi tentang algoritm</w:t>
      </w:r>
      <w:r w:rsidR="00C36C5A" w:rsidRPr="004A17B0">
        <w:rPr>
          <w:rFonts w:cs="Times New Roman"/>
          <w:szCs w:val="24"/>
        </w:rPr>
        <w:t>e</w:t>
      </w:r>
      <w:r w:rsidRPr="004A17B0">
        <w:rPr>
          <w:rFonts w:cs="Times New Roman"/>
          <w:szCs w:val="24"/>
        </w:rPr>
        <w:t xml:space="preserve"> dan metode yang akan dibahas, serta teori-teori yang berkaitan dengan penelitian ini,</w:t>
      </w:r>
      <w:r w:rsidR="004550D6" w:rsidRPr="004A17B0">
        <w:rPr>
          <w:rFonts w:cs="Times New Roman"/>
          <w:szCs w:val="24"/>
        </w:rPr>
        <w:t xml:space="preserve"> </w:t>
      </w:r>
      <w:r w:rsidR="00810F87" w:rsidRPr="004A17B0">
        <w:rPr>
          <w:rFonts w:cs="Times New Roman"/>
          <w:szCs w:val="24"/>
        </w:rPr>
        <w:t>antara lain</w:t>
      </w:r>
      <w:r w:rsidR="004550D6" w:rsidRPr="004A17B0">
        <w:rPr>
          <w:rFonts w:cs="Times New Roman"/>
          <w:szCs w:val="24"/>
        </w:rPr>
        <w:t xml:space="preserve"> pengertian dan pemahaman materi terkait  </w:t>
      </w:r>
      <w:r w:rsidR="004A5434" w:rsidRPr="004A17B0">
        <w:rPr>
          <w:rFonts w:cs="Times New Roman"/>
          <w:i/>
          <w:szCs w:val="24"/>
        </w:rPr>
        <w:t>t</w:t>
      </w:r>
      <w:r w:rsidR="004550D6" w:rsidRPr="004A17B0">
        <w:rPr>
          <w:rFonts w:cs="Times New Roman"/>
          <w:i/>
          <w:szCs w:val="24"/>
        </w:rPr>
        <w:t>ext mining</w:t>
      </w:r>
      <w:r w:rsidR="004550D6" w:rsidRPr="004A17B0">
        <w:rPr>
          <w:rFonts w:cs="Times New Roman"/>
          <w:szCs w:val="24"/>
        </w:rPr>
        <w:t xml:space="preserve">, </w:t>
      </w:r>
      <w:r w:rsidR="00F570C7" w:rsidRPr="004A17B0">
        <w:rPr>
          <w:rFonts w:cs="Times New Roman"/>
          <w:szCs w:val="24"/>
        </w:rPr>
        <w:t xml:space="preserve">analisis sentimen, </w:t>
      </w:r>
      <w:r w:rsidR="004A5434" w:rsidRPr="004A17B0">
        <w:rPr>
          <w:rFonts w:cs="Times New Roman"/>
          <w:szCs w:val="24"/>
        </w:rPr>
        <w:t>Twitter</w:t>
      </w:r>
      <w:r w:rsidR="00C71326" w:rsidRPr="004A17B0">
        <w:rPr>
          <w:rFonts w:cs="Times New Roman"/>
          <w:szCs w:val="24"/>
        </w:rPr>
        <w:t xml:space="preserve">, </w:t>
      </w:r>
      <w:r w:rsidR="007F58F4" w:rsidRPr="004A17B0">
        <w:rPr>
          <w:rFonts w:cs="Times New Roman"/>
          <w:i/>
          <w:szCs w:val="24"/>
        </w:rPr>
        <w:t>crawling</w:t>
      </w:r>
      <w:r w:rsidR="007F58F4"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004550D6" w:rsidRPr="004A17B0">
        <w:rPr>
          <w:rFonts w:cs="Times New Roman"/>
          <w:i/>
          <w:szCs w:val="24"/>
        </w:rPr>
        <w:t>labeling</w:t>
      </w:r>
      <w:r w:rsidR="004550D6" w:rsidRPr="004A17B0">
        <w:rPr>
          <w:rFonts w:cs="Times New Roman"/>
          <w:szCs w:val="24"/>
        </w:rPr>
        <w:t xml:space="preserve">, </w:t>
      </w:r>
      <w:r w:rsidR="004A5434" w:rsidRPr="004A17B0">
        <w:rPr>
          <w:rFonts w:cs="Times New Roman"/>
          <w:i/>
          <w:szCs w:val="24"/>
        </w:rPr>
        <w:t xml:space="preserve">CountVectorizer, K-Nearest Neighbors, </w:t>
      </w:r>
      <w:r w:rsidR="004550D6" w:rsidRPr="004A17B0">
        <w:rPr>
          <w:rFonts w:cs="Times New Roman"/>
          <w:i/>
          <w:szCs w:val="24"/>
        </w:rPr>
        <w:t>modeling</w:t>
      </w:r>
      <w:r w:rsidR="004550D6" w:rsidRPr="004A17B0">
        <w:rPr>
          <w:rFonts w:cs="Times New Roman"/>
          <w:szCs w:val="24"/>
        </w:rPr>
        <w:t>,</w:t>
      </w:r>
      <w:r w:rsidR="000E7786" w:rsidRPr="004A17B0">
        <w:rPr>
          <w:rFonts w:cs="Times New Roman"/>
          <w:szCs w:val="24"/>
        </w:rPr>
        <w:t xml:space="preserve"> dan</w:t>
      </w:r>
      <w:r w:rsidR="006615AC" w:rsidRPr="004A17B0">
        <w:rPr>
          <w:rFonts w:cs="Times New Roman"/>
          <w:szCs w:val="24"/>
        </w:rPr>
        <w:t xml:space="preserve"> pengujian </w:t>
      </w:r>
      <w:r w:rsidR="00AB2629" w:rsidRPr="004A17B0">
        <w:rPr>
          <w:rFonts w:cs="Times New Roman"/>
          <w:szCs w:val="24"/>
        </w:rPr>
        <w:t>serta studi literatur.</w:t>
      </w:r>
    </w:p>
    <w:bookmarkEnd w:id="0"/>
    <w:p w:rsidR="00AB2629" w:rsidRPr="004A17B0" w:rsidRDefault="00172B90" w:rsidP="00172B90">
      <w:pPr>
        <w:pStyle w:val="Heading3"/>
        <w:tabs>
          <w:tab w:val="left" w:pos="1701"/>
        </w:tabs>
        <w:spacing w:line="240" w:lineRule="auto"/>
        <w:ind w:left="709"/>
        <w:rPr>
          <w:rFonts w:cs="Times New Roman"/>
          <w:b/>
        </w:rPr>
      </w:pPr>
      <w:r>
        <w:rPr>
          <w:rFonts w:cs="Times New Roman"/>
          <w:b/>
        </w:rPr>
        <w:t>BAB III:</w:t>
      </w:r>
      <w:r>
        <w:rPr>
          <w:rFonts w:cs="Times New Roman"/>
          <w:b/>
        </w:rPr>
        <w:tab/>
      </w:r>
      <w:r w:rsidR="00AB2629" w:rsidRPr="004A17B0">
        <w:rPr>
          <w:rFonts w:cs="Times New Roman"/>
          <w:b/>
        </w:rPr>
        <w:t>METODOLOGI PENELITI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tentang sumber data penelitian, penerapan </w:t>
      </w:r>
      <w:r w:rsidR="008A11AB" w:rsidRPr="004A17B0">
        <w:rPr>
          <w:rFonts w:cs="Times New Roman"/>
          <w:szCs w:val="24"/>
        </w:rPr>
        <w:t>dan</w:t>
      </w:r>
      <w:r w:rsidRPr="004A17B0">
        <w:rPr>
          <w:rFonts w:cs="Times New Roman"/>
          <w:szCs w:val="24"/>
        </w:rPr>
        <w:t xml:space="preserve"> tahapan metode yang digunakan</w:t>
      </w:r>
      <w:r w:rsidR="00805844" w:rsidRPr="004A17B0">
        <w:rPr>
          <w:rFonts w:cs="Times New Roman"/>
          <w:szCs w:val="24"/>
        </w:rPr>
        <w:t>,</w:t>
      </w:r>
      <w:r w:rsidR="0082603C" w:rsidRPr="004A17B0">
        <w:rPr>
          <w:rFonts w:cs="Times New Roman"/>
          <w:szCs w:val="24"/>
        </w:rPr>
        <w:t xml:space="preserve"> serta rancangan pengujian yang </w:t>
      </w:r>
      <w:r w:rsidR="006B2F43" w:rsidRPr="004A17B0">
        <w:rPr>
          <w:rFonts w:cs="Times New Roman"/>
          <w:szCs w:val="24"/>
        </w:rPr>
        <w:t>akan</w:t>
      </w:r>
      <w:r w:rsidR="0082603C" w:rsidRPr="004A17B0">
        <w:rPr>
          <w:rFonts w:cs="Times New Roman"/>
          <w:szCs w:val="24"/>
        </w:rPr>
        <w:t xml:space="preserve"> dilakukan</w:t>
      </w:r>
      <w:r w:rsidR="000723BA" w:rsidRPr="004A17B0">
        <w:rPr>
          <w:rFonts w:cs="Times New Roman"/>
          <w:szCs w:val="24"/>
        </w:rPr>
        <w:t>.</w:t>
      </w:r>
    </w:p>
    <w:p w:rsidR="00AB2629" w:rsidRPr="004A17B0" w:rsidRDefault="00172B90" w:rsidP="00172B90">
      <w:pPr>
        <w:pStyle w:val="Heading3"/>
        <w:tabs>
          <w:tab w:val="left" w:pos="1701"/>
        </w:tabs>
        <w:spacing w:line="240" w:lineRule="auto"/>
        <w:ind w:left="709"/>
        <w:rPr>
          <w:rFonts w:cs="Times New Roman"/>
          <w:b/>
        </w:rPr>
      </w:pPr>
      <w:r>
        <w:rPr>
          <w:rFonts w:cs="Times New Roman"/>
          <w:b/>
        </w:rPr>
        <w:lastRenderedPageBreak/>
        <w:t>BAB IV:</w:t>
      </w:r>
      <w:r>
        <w:rPr>
          <w:rFonts w:cs="Times New Roman"/>
          <w:b/>
        </w:rPr>
        <w:tab/>
      </w:r>
      <w:r w:rsidR="00AB2629" w:rsidRPr="004A17B0">
        <w:rPr>
          <w:rFonts w:cs="Times New Roman"/>
          <w:b/>
        </w:rPr>
        <w:t>HASIL DAN PEMBAHAS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mengenai lingkungan percobaan </w:t>
      </w:r>
      <w:r w:rsidR="00764E88" w:rsidRPr="004A17B0">
        <w:rPr>
          <w:rFonts w:cs="Times New Roman"/>
          <w:szCs w:val="24"/>
        </w:rPr>
        <w:t xml:space="preserve">dari </w:t>
      </w:r>
      <w:r w:rsidRPr="004A17B0">
        <w:rPr>
          <w:rFonts w:cs="Times New Roman"/>
          <w:szCs w:val="24"/>
        </w:rPr>
        <w:t>sistem yang dibuat, implementasi metode, flowchart tahapan metode, dan uraian algoritm</w:t>
      </w:r>
      <w:r w:rsidR="00C36C5A" w:rsidRPr="004A17B0">
        <w:rPr>
          <w:rFonts w:cs="Times New Roman"/>
          <w:szCs w:val="24"/>
        </w:rPr>
        <w:t>e</w:t>
      </w:r>
      <w:r w:rsidRPr="004A17B0">
        <w:rPr>
          <w:rFonts w:cs="Times New Roman"/>
          <w:szCs w:val="24"/>
        </w:rPr>
        <w:t xml:space="preserve"> pada proses, serta </w:t>
      </w:r>
      <w:r w:rsidR="00756A6F" w:rsidRPr="004A17B0">
        <w:rPr>
          <w:rFonts w:cs="Times New Roman"/>
          <w:szCs w:val="24"/>
        </w:rPr>
        <w:t>analisis</w:t>
      </w:r>
      <w:r w:rsidRPr="004A17B0">
        <w:rPr>
          <w:rFonts w:cs="Times New Roman"/>
          <w:szCs w:val="24"/>
        </w:rPr>
        <w:t xml:space="preserve"> pengujian sistem yang telah dibangun </w:t>
      </w:r>
      <w:r w:rsidR="00202DEE" w:rsidRPr="004A17B0">
        <w:rPr>
          <w:rFonts w:cs="Times New Roman"/>
          <w:szCs w:val="24"/>
        </w:rPr>
        <w:t>pada sisi akurasi</w:t>
      </w:r>
      <w:r w:rsidR="00E04E90">
        <w:rPr>
          <w:rFonts w:cs="Times New Roman"/>
          <w:szCs w:val="24"/>
        </w:rPr>
        <w:t xml:space="preserve">, presisi, dan </w:t>
      </w:r>
      <w:r w:rsidR="00E04E90">
        <w:rPr>
          <w:rFonts w:cs="Times New Roman"/>
          <w:i/>
          <w:szCs w:val="24"/>
        </w:rPr>
        <w:t>recall</w:t>
      </w:r>
      <w:r w:rsidR="00202DEE" w:rsidRPr="004A17B0">
        <w:rPr>
          <w:rFonts w:cs="Times New Roman"/>
          <w:szCs w:val="24"/>
        </w:rPr>
        <w:t>.</w:t>
      </w:r>
    </w:p>
    <w:p w:rsidR="00AB2629" w:rsidRPr="004A17B0" w:rsidRDefault="00172B90" w:rsidP="00172B90">
      <w:pPr>
        <w:pStyle w:val="Heading3"/>
        <w:tabs>
          <w:tab w:val="left" w:pos="1701"/>
        </w:tabs>
        <w:spacing w:line="240" w:lineRule="auto"/>
        <w:ind w:left="709"/>
        <w:rPr>
          <w:rFonts w:cs="Times New Roman"/>
          <w:b/>
        </w:rPr>
      </w:pPr>
      <w:r>
        <w:rPr>
          <w:rFonts w:cs="Times New Roman"/>
          <w:b/>
        </w:rPr>
        <w:t>BAB V:</w:t>
      </w:r>
      <w:r>
        <w:rPr>
          <w:rFonts w:cs="Times New Roman"/>
          <w:b/>
        </w:rPr>
        <w:tab/>
      </w:r>
      <w:r w:rsidR="00AB2629" w:rsidRPr="004A17B0">
        <w:rPr>
          <w:rFonts w:cs="Times New Roman"/>
          <w:b/>
        </w:rPr>
        <w:t>PENUTUP</w:t>
      </w:r>
    </w:p>
    <w:p w:rsidR="00495F35" w:rsidRPr="004A17B0" w:rsidRDefault="00C87B58" w:rsidP="00172B90">
      <w:pPr>
        <w:spacing w:line="240" w:lineRule="auto"/>
        <w:ind w:left="1701"/>
        <w:rPr>
          <w:rFonts w:cs="Times New Roman"/>
          <w:szCs w:val="24"/>
        </w:rPr>
      </w:pPr>
      <w:r w:rsidRPr="004A17B0">
        <w:rPr>
          <w:rFonts w:cs="Times New Roman"/>
          <w:szCs w:val="24"/>
        </w:rPr>
        <w:t xml:space="preserve">Bagian ini berisi tentang kesimpulan yang dapat </w:t>
      </w:r>
      <w:r w:rsidR="00921215" w:rsidRPr="004A17B0">
        <w:rPr>
          <w:rFonts w:cs="Times New Roman"/>
          <w:szCs w:val="24"/>
        </w:rPr>
        <w:t>diambil</w:t>
      </w:r>
      <w:r w:rsidRPr="004A17B0">
        <w:rPr>
          <w:rFonts w:cs="Times New Roman"/>
          <w:szCs w:val="24"/>
        </w:rPr>
        <w:t xml:space="preserve"> dari penelitian dan saran untuk pengembangan lebih lanjut mengenai topik terkait </w:t>
      </w:r>
      <w:r w:rsidR="002C48F1" w:rsidRPr="004A17B0">
        <w:rPr>
          <w:rFonts w:cs="Times New Roman"/>
          <w:szCs w:val="24"/>
        </w:rPr>
        <w:t>untuk</w:t>
      </w:r>
      <w:r w:rsidRPr="004A17B0">
        <w:rPr>
          <w:rFonts w:cs="Times New Roman"/>
          <w:szCs w:val="24"/>
        </w:rPr>
        <w:t xml:space="preserve"> penelitian berikutnya.</w:t>
      </w:r>
    </w:p>
    <w:sectPr w:rsidR="00495F35" w:rsidRPr="004A17B0" w:rsidSect="00D9100A">
      <w:pgSz w:w="11906" w:h="16838" w:code="9"/>
      <w:pgMar w:top="1701" w:right="1985" w:bottom="2268" w:left="1985"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833E645A"/>
    <w:lvl w:ilvl="0" w:tplc="3AE6E2CA">
      <w:start w:val="1"/>
      <w:numFmt w:val="decimal"/>
      <w:lvlText w:val="1.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20E"/>
    <w:rsid w:val="00001C57"/>
    <w:rsid w:val="00001D81"/>
    <w:rsid w:val="00003616"/>
    <w:rsid w:val="00010CC2"/>
    <w:rsid w:val="000200CD"/>
    <w:rsid w:val="000203A9"/>
    <w:rsid w:val="00022960"/>
    <w:rsid w:val="0002410E"/>
    <w:rsid w:val="0002439D"/>
    <w:rsid w:val="000272B3"/>
    <w:rsid w:val="000317E5"/>
    <w:rsid w:val="000407AA"/>
    <w:rsid w:val="0004093E"/>
    <w:rsid w:val="00040BE3"/>
    <w:rsid w:val="000426F8"/>
    <w:rsid w:val="00046EE8"/>
    <w:rsid w:val="000517DD"/>
    <w:rsid w:val="0005618B"/>
    <w:rsid w:val="00057B4F"/>
    <w:rsid w:val="000617E6"/>
    <w:rsid w:val="00065ACF"/>
    <w:rsid w:val="00070A9F"/>
    <w:rsid w:val="000723BA"/>
    <w:rsid w:val="0007438D"/>
    <w:rsid w:val="00076769"/>
    <w:rsid w:val="0007715F"/>
    <w:rsid w:val="000841B9"/>
    <w:rsid w:val="00090E64"/>
    <w:rsid w:val="000A4C8A"/>
    <w:rsid w:val="000A54B3"/>
    <w:rsid w:val="000B04EA"/>
    <w:rsid w:val="000B1125"/>
    <w:rsid w:val="000B2CBD"/>
    <w:rsid w:val="000B41E6"/>
    <w:rsid w:val="000B6FB4"/>
    <w:rsid w:val="000B75C8"/>
    <w:rsid w:val="000C3DB0"/>
    <w:rsid w:val="000C402E"/>
    <w:rsid w:val="000D02C8"/>
    <w:rsid w:val="000D1334"/>
    <w:rsid w:val="000D20EF"/>
    <w:rsid w:val="000E0CE5"/>
    <w:rsid w:val="000E3B1D"/>
    <w:rsid w:val="000E41D8"/>
    <w:rsid w:val="000E7786"/>
    <w:rsid w:val="000F2B30"/>
    <w:rsid w:val="000F4604"/>
    <w:rsid w:val="000F6A4D"/>
    <w:rsid w:val="00100F51"/>
    <w:rsid w:val="0010773E"/>
    <w:rsid w:val="0011039F"/>
    <w:rsid w:val="001110D6"/>
    <w:rsid w:val="0011192B"/>
    <w:rsid w:val="001151FF"/>
    <w:rsid w:val="00120870"/>
    <w:rsid w:val="001242C5"/>
    <w:rsid w:val="00127099"/>
    <w:rsid w:val="0013131C"/>
    <w:rsid w:val="00132188"/>
    <w:rsid w:val="00135C0B"/>
    <w:rsid w:val="00136D8F"/>
    <w:rsid w:val="001379E7"/>
    <w:rsid w:val="001451D1"/>
    <w:rsid w:val="00145F45"/>
    <w:rsid w:val="00146684"/>
    <w:rsid w:val="00147076"/>
    <w:rsid w:val="001471B5"/>
    <w:rsid w:val="00147FEE"/>
    <w:rsid w:val="00150DED"/>
    <w:rsid w:val="00152313"/>
    <w:rsid w:val="001523E0"/>
    <w:rsid w:val="001557FE"/>
    <w:rsid w:val="00155B32"/>
    <w:rsid w:val="00155CA7"/>
    <w:rsid w:val="00156FF7"/>
    <w:rsid w:val="001579AA"/>
    <w:rsid w:val="00162367"/>
    <w:rsid w:val="00162A31"/>
    <w:rsid w:val="00162F59"/>
    <w:rsid w:val="00166B40"/>
    <w:rsid w:val="00166D6A"/>
    <w:rsid w:val="00172B90"/>
    <w:rsid w:val="00172F6B"/>
    <w:rsid w:val="00175B49"/>
    <w:rsid w:val="0017652E"/>
    <w:rsid w:val="00186312"/>
    <w:rsid w:val="00191A2C"/>
    <w:rsid w:val="001949E2"/>
    <w:rsid w:val="001963D2"/>
    <w:rsid w:val="00196491"/>
    <w:rsid w:val="00197594"/>
    <w:rsid w:val="001A1675"/>
    <w:rsid w:val="001A22A0"/>
    <w:rsid w:val="001A585F"/>
    <w:rsid w:val="001B152D"/>
    <w:rsid w:val="001B53EC"/>
    <w:rsid w:val="001C013B"/>
    <w:rsid w:val="001C2A6A"/>
    <w:rsid w:val="001C4224"/>
    <w:rsid w:val="001C6F59"/>
    <w:rsid w:val="001D0DB0"/>
    <w:rsid w:val="001D105A"/>
    <w:rsid w:val="001D3A6E"/>
    <w:rsid w:val="001D49DC"/>
    <w:rsid w:val="001D54DF"/>
    <w:rsid w:val="001E63D5"/>
    <w:rsid w:val="001E780C"/>
    <w:rsid w:val="001F0D53"/>
    <w:rsid w:val="001F2A27"/>
    <w:rsid w:val="001F2CF5"/>
    <w:rsid w:val="001F2D11"/>
    <w:rsid w:val="001F5A41"/>
    <w:rsid w:val="001F7ED7"/>
    <w:rsid w:val="00201CB9"/>
    <w:rsid w:val="00202DEE"/>
    <w:rsid w:val="00207CE2"/>
    <w:rsid w:val="0021121E"/>
    <w:rsid w:val="00212799"/>
    <w:rsid w:val="00214C45"/>
    <w:rsid w:val="00215C23"/>
    <w:rsid w:val="002172FB"/>
    <w:rsid w:val="00224680"/>
    <w:rsid w:val="002249BC"/>
    <w:rsid w:val="00225322"/>
    <w:rsid w:val="00226CCC"/>
    <w:rsid w:val="00227771"/>
    <w:rsid w:val="002322A1"/>
    <w:rsid w:val="00232850"/>
    <w:rsid w:val="002341A9"/>
    <w:rsid w:val="00236374"/>
    <w:rsid w:val="002365FC"/>
    <w:rsid w:val="00240F44"/>
    <w:rsid w:val="00241CF3"/>
    <w:rsid w:val="00241EDF"/>
    <w:rsid w:val="00243E4C"/>
    <w:rsid w:val="002448DF"/>
    <w:rsid w:val="00244CAD"/>
    <w:rsid w:val="0024570D"/>
    <w:rsid w:val="00245E76"/>
    <w:rsid w:val="0024709F"/>
    <w:rsid w:val="002511C7"/>
    <w:rsid w:val="00252186"/>
    <w:rsid w:val="0025308F"/>
    <w:rsid w:val="0025606F"/>
    <w:rsid w:val="0025775A"/>
    <w:rsid w:val="0026011E"/>
    <w:rsid w:val="00265706"/>
    <w:rsid w:val="002677C0"/>
    <w:rsid w:val="00271B8C"/>
    <w:rsid w:val="00273BEA"/>
    <w:rsid w:val="002751BC"/>
    <w:rsid w:val="002756D6"/>
    <w:rsid w:val="0027759F"/>
    <w:rsid w:val="00277EAA"/>
    <w:rsid w:val="00277EDF"/>
    <w:rsid w:val="00280409"/>
    <w:rsid w:val="002811C5"/>
    <w:rsid w:val="00281DCE"/>
    <w:rsid w:val="0028367D"/>
    <w:rsid w:val="00287297"/>
    <w:rsid w:val="0029128B"/>
    <w:rsid w:val="00297152"/>
    <w:rsid w:val="002A0CFD"/>
    <w:rsid w:val="002A1134"/>
    <w:rsid w:val="002A30D7"/>
    <w:rsid w:val="002A49DD"/>
    <w:rsid w:val="002A512B"/>
    <w:rsid w:val="002A53EB"/>
    <w:rsid w:val="002A738B"/>
    <w:rsid w:val="002B44C9"/>
    <w:rsid w:val="002B5791"/>
    <w:rsid w:val="002B7B33"/>
    <w:rsid w:val="002C3046"/>
    <w:rsid w:val="002C48F1"/>
    <w:rsid w:val="002C60F4"/>
    <w:rsid w:val="002C7BDD"/>
    <w:rsid w:val="002D0121"/>
    <w:rsid w:val="002D5EF8"/>
    <w:rsid w:val="002E08DE"/>
    <w:rsid w:val="002E6C20"/>
    <w:rsid w:val="002E786B"/>
    <w:rsid w:val="002F6492"/>
    <w:rsid w:val="0030004D"/>
    <w:rsid w:val="0030243E"/>
    <w:rsid w:val="003067CC"/>
    <w:rsid w:val="003073D8"/>
    <w:rsid w:val="00316A70"/>
    <w:rsid w:val="00317360"/>
    <w:rsid w:val="00322139"/>
    <w:rsid w:val="00325482"/>
    <w:rsid w:val="003263AD"/>
    <w:rsid w:val="003279E7"/>
    <w:rsid w:val="0033119E"/>
    <w:rsid w:val="003328DA"/>
    <w:rsid w:val="003338C3"/>
    <w:rsid w:val="003344DA"/>
    <w:rsid w:val="00335179"/>
    <w:rsid w:val="003361D8"/>
    <w:rsid w:val="0034144B"/>
    <w:rsid w:val="003429D3"/>
    <w:rsid w:val="0034453F"/>
    <w:rsid w:val="00344D6B"/>
    <w:rsid w:val="00345F91"/>
    <w:rsid w:val="00346B13"/>
    <w:rsid w:val="00346F6C"/>
    <w:rsid w:val="00352487"/>
    <w:rsid w:val="0035300A"/>
    <w:rsid w:val="003547BC"/>
    <w:rsid w:val="00354B2D"/>
    <w:rsid w:val="00355E10"/>
    <w:rsid w:val="003561E2"/>
    <w:rsid w:val="00357127"/>
    <w:rsid w:val="00357F44"/>
    <w:rsid w:val="00360D0D"/>
    <w:rsid w:val="00364377"/>
    <w:rsid w:val="00367674"/>
    <w:rsid w:val="003739D8"/>
    <w:rsid w:val="0037497D"/>
    <w:rsid w:val="00377E68"/>
    <w:rsid w:val="00383130"/>
    <w:rsid w:val="003851EA"/>
    <w:rsid w:val="00385AEE"/>
    <w:rsid w:val="00387A22"/>
    <w:rsid w:val="00390022"/>
    <w:rsid w:val="00390E5E"/>
    <w:rsid w:val="00391CAD"/>
    <w:rsid w:val="003924CC"/>
    <w:rsid w:val="0039517E"/>
    <w:rsid w:val="003961F5"/>
    <w:rsid w:val="003966AD"/>
    <w:rsid w:val="00396F40"/>
    <w:rsid w:val="003977A1"/>
    <w:rsid w:val="003A049A"/>
    <w:rsid w:val="003A2691"/>
    <w:rsid w:val="003A4DAD"/>
    <w:rsid w:val="003A6194"/>
    <w:rsid w:val="003B103B"/>
    <w:rsid w:val="003B2E4C"/>
    <w:rsid w:val="003B3BE3"/>
    <w:rsid w:val="003B775D"/>
    <w:rsid w:val="003C052B"/>
    <w:rsid w:val="003C0959"/>
    <w:rsid w:val="003C12BC"/>
    <w:rsid w:val="003C14BB"/>
    <w:rsid w:val="003C2195"/>
    <w:rsid w:val="003C5101"/>
    <w:rsid w:val="003C549D"/>
    <w:rsid w:val="003C68FD"/>
    <w:rsid w:val="003D691C"/>
    <w:rsid w:val="003E278E"/>
    <w:rsid w:val="003E795B"/>
    <w:rsid w:val="003E7FF6"/>
    <w:rsid w:val="003F0D09"/>
    <w:rsid w:val="003F2A0C"/>
    <w:rsid w:val="003F7457"/>
    <w:rsid w:val="00402663"/>
    <w:rsid w:val="00402CA6"/>
    <w:rsid w:val="0040356C"/>
    <w:rsid w:val="00403A82"/>
    <w:rsid w:val="00403F8E"/>
    <w:rsid w:val="00405579"/>
    <w:rsid w:val="0040643B"/>
    <w:rsid w:val="0041324F"/>
    <w:rsid w:val="004140F3"/>
    <w:rsid w:val="004141DB"/>
    <w:rsid w:val="00416E97"/>
    <w:rsid w:val="00420A39"/>
    <w:rsid w:val="00427429"/>
    <w:rsid w:val="004308E7"/>
    <w:rsid w:val="00430ACA"/>
    <w:rsid w:val="004318D5"/>
    <w:rsid w:val="00433A5E"/>
    <w:rsid w:val="00435BD3"/>
    <w:rsid w:val="004368AE"/>
    <w:rsid w:val="004407BD"/>
    <w:rsid w:val="00441A96"/>
    <w:rsid w:val="00443685"/>
    <w:rsid w:val="00445AA1"/>
    <w:rsid w:val="00450344"/>
    <w:rsid w:val="0045270D"/>
    <w:rsid w:val="0045301A"/>
    <w:rsid w:val="004543E7"/>
    <w:rsid w:val="004550D6"/>
    <w:rsid w:val="00455390"/>
    <w:rsid w:val="00457589"/>
    <w:rsid w:val="00470F24"/>
    <w:rsid w:val="00470F3C"/>
    <w:rsid w:val="00471ECA"/>
    <w:rsid w:val="004720AE"/>
    <w:rsid w:val="0047488C"/>
    <w:rsid w:val="00481408"/>
    <w:rsid w:val="00481604"/>
    <w:rsid w:val="00481C09"/>
    <w:rsid w:val="00483006"/>
    <w:rsid w:val="00485205"/>
    <w:rsid w:val="004852CA"/>
    <w:rsid w:val="004915E4"/>
    <w:rsid w:val="00495F35"/>
    <w:rsid w:val="004A0410"/>
    <w:rsid w:val="004A17B0"/>
    <w:rsid w:val="004A491A"/>
    <w:rsid w:val="004A5434"/>
    <w:rsid w:val="004A7211"/>
    <w:rsid w:val="004B1248"/>
    <w:rsid w:val="004B7078"/>
    <w:rsid w:val="004C047A"/>
    <w:rsid w:val="004C1B91"/>
    <w:rsid w:val="004C2A47"/>
    <w:rsid w:val="004C2B63"/>
    <w:rsid w:val="004C34D4"/>
    <w:rsid w:val="004C5795"/>
    <w:rsid w:val="004C610E"/>
    <w:rsid w:val="004D04AF"/>
    <w:rsid w:val="004D0887"/>
    <w:rsid w:val="004D37F2"/>
    <w:rsid w:val="004D4A41"/>
    <w:rsid w:val="004D60F5"/>
    <w:rsid w:val="004D6DAA"/>
    <w:rsid w:val="004E029B"/>
    <w:rsid w:val="004E04F6"/>
    <w:rsid w:val="004E0F00"/>
    <w:rsid w:val="004E326A"/>
    <w:rsid w:val="004E4692"/>
    <w:rsid w:val="004E5568"/>
    <w:rsid w:val="004E7903"/>
    <w:rsid w:val="004F78E0"/>
    <w:rsid w:val="004F7A16"/>
    <w:rsid w:val="005006CB"/>
    <w:rsid w:val="00503E70"/>
    <w:rsid w:val="00504517"/>
    <w:rsid w:val="00507E9D"/>
    <w:rsid w:val="005105D6"/>
    <w:rsid w:val="00512F4E"/>
    <w:rsid w:val="005204F8"/>
    <w:rsid w:val="00522A30"/>
    <w:rsid w:val="00522AC6"/>
    <w:rsid w:val="005230D8"/>
    <w:rsid w:val="00524E40"/>
    <w:rsid w:val="00527092"/>
    <w:rsid w:val="00527AE9"/>
    <w:rsid w:val="00527FEC"/>
    <w:rsid w:val="00530197"/>
    <w:rsid w:val="00530EC3"/>
    <w:rsid w:val="00533E68"/>
    <w:rsid w:val="00534848"/>
    <w:rsid w:val="00536B9C"/>
    <w:rsid w:val="005408FB"/>
    <w:rsid w:val="00540FD6"/>
    <w:rsid w:val="0054139E"/>
    <w:rsid w:val="00541F12"/>
    <w:rsid w:val="005437F5"/>
    <w:rsid w:val="00543B06"/>
    <w:rsid w:val="00547941"/>
    <w:rsid w:val="00552C1B"/>
    <w:rsid w:val="00552EDB"/>
    <w:rsid w:val="00554328"/>
    <w:rsid w:val="005550F7"/>
    <w:rsid w:val="00555233"/>
    <w:rsid w:val="00556872"/>
    <w:rsid w:val="00561C72"/>
    <w:rsid w:val="0056260B"/>
    <w:rsid w:val="00563C8B"/>
    <w:rsid w:val="00567D70"/>
    <w:rsid w:val="00572347"/>
    <w:rsid w:val="00575911"/>
    <w:rsid w:val="00575A50"/>
    <w:rsid w:val="00577CE2"/>
    <w:rsid w:val="00577DB0"/>
    <w:rsid w:val="00581BA9"/>
    <w:rsid w:val="005825C9"/>
    <w:rsid w:val="005829DC"/>
    <w:rsid w:val="005858F6"/>
    <w:rsid w:val="00585D49"/>
    <w:rsid w:val="00585EFA"/>
    <w:rsid w:val="00587656"/>
    <w:rsid w:val="00587CB0"/>
    <w:rsid w:val="00590A08"/>
    <w:rsid w:val="0059349C"/>
    <w:rsid w:val="00594DB5"/>
    <w:rsid w:val="005959EF"/>
    <w:rsid w:val="00596859"/>
    <w:rsid w:val="005A0818"/>
    <w:rsid w:val="005A24DA"/>
    <w:rsid w:val="005A28AC"/>
    <w:rsid w:val="005A4959"/>
    <w:rsid w:val="005A55B2"/>
    <w:rsid w:val="005A78E1"/>
    <w:rsid w:val="005B06C9"/>
    <w:rsid w:val="005B6548"/>
    <w:rsid w:val="005C3D25"/>
    <w:rsid w:val="005C4930"/>
    <w:rsid w:val="005C59E5"/>
    <w:rsid w:val="005C5FF4"/>
    <w:rsid w:val="005C6B85"/>
    <w:rsid w:val="005D1840"/>
    <w:rsid w:val="005D195B"/>
    <w:rsid w:val="005D33B3"/>
    <w:rsid w:val="005D4FFF"/>
    <w:rsid w:val="005E2BC0"/>
    <w:rsid w:val="005E33BF"/>
    <w:rsid w:val="005E5B1B"/>
    <w:rsid w:val="005E60BC"/>
    <w:rsid w:val="005E7F24"/>
    <w:rsid w:val="005F08CE"/>
    <w:rsid w:val="005F26EF"/>
    <w:rsid w:val="005F4055"/>
    <w:rsid w:val="005F591C"/>
    <w:rsid w:val="005F6139"/>
    <w:rsid w:val="005F65E5"/>
    <w:rsid w:val="005F68E8"/>
    <w:rsid w:val="00600469"/>
    <w:rsid w:val="006029A9"/>
    <w:rsid w:val="00602AD5"/>
    <w:rsid w:val="00604540"/>
    <w:rsid w:val="00607030"/>
    <w:rsid w:val="0060758B"/>
    <w:rsid w:val="00610D96"/>
    <w:rsid w:val="00612068"/>
    <w:rsid w:val="00617CBF"/>
    <w:rsid w:val="0062008E"/>
    <w:rsid w:val="0062054A"/>
    <w:rsid w:val="0062337E"/>
    <w:rsid w:val="00626224"/>
    <w:rsid w:val="00626B21"/>
    <w:rsid w:val="00626DDF"/>
    <w:rsid w:val="00631D46"/>
    <w:rsid w:val="00635A80"/>
    <w:rsid w:val="00636417"/>
    <w:rsid w:val="0063672A"/>
    <w:rsid w:val="006370C3"/>
    <w:rsid w:val="00640D08"/>
    <w:rsid w:val="00640FD1"/>
    <w:rsid w:val="00641F08"/>
    <w:rsid w:val="00643C6C"/>
    <w:rsid w:val="00645DD7"/>
    <w:rsid w:val="0064707A"/>
    <w:rsid w:val="00647C1E"/>
    <w:rsid w:val="00650CD8"/>
    <w:rsid w:val="00656DF7"/>
    <w:rsid w:val="00657996"/>
    <w:rsid w:val="00660688"/>
    <w:rsid w:val="006615AC"/>
    <w:rsid w:val="006628E8"/>
    <w:rsid w:val="00666854"/>
    <w:rsid w:val="00671EE5"/>
    <w:rsid w:val="00672243"/>
    <w:rsid w:val="006756B8"/>
    <w:rsid w:val="00675A96"/>
    <w:rsid w:val="00677D2D"/>
    <w:rsid w:val="0068070F"/>
    <w:rsid w:val="0068178B"/>
    <w:rsid w:val="006817FA"/>
    <w:rsid w:val="00683887"/>
    <w:rsid w:val="006859F7"/>
    <w:rsid w:val="006970CE"/>
    <w:rsid w:val="006974EB"/>
    <w:rsid w:val="00697FCB"/>
    <w:rsid w:val="006A3060"/>
    <w:rsid w:val="006A3DDB"/>
    <w:rsid w:val="006A438D"/>
    <w:rsid w:val="006A4FF6"/>
    <w:rsid w:val="006A6EC7"/>
    <w:rsid w:val="006A7417"/>
    <w:rsid w:val="006B0732"/>
    <w:rsid w:val="006B1CB1"/>
    <w:rsid w:val="006B2F43"/>
    <w:rsid w:val="006B3F9A"/>
    <w:rsid w:val="006B7EF9"/>
    <w:rsid w:val="006B7F67"/>
    <w:rsid w:val="006C28E2"/>
    <w:rsid w:val="006C32CD"/>
    <w:rsid w:val="006C5F20"/>
    <w:rsid w:val="006D2033"/>
    <w:rsid w:val="006D290E"/>
    <w:rsid w:val="006D378C"/>
    <w:rsid w:val="006D3B87"/>
    <w:rsid w:val="006D474F"/>
    <w:rsid w:val="006D6C22"/>
    <w:rsid w:val="006E07C1"/>
    <w:rsid w:val="006E0B54"/>
    <w:rsid w:val="006E2743"/>
    <w:rsid w:val="006F095B"/>
    <w:rsid w:val="006F2657"/>
    <w:rsid w:val="00700EEF"/>
    <w:rsid w:val="00703EBF"/>
    <w:rsid w:val="00704DF0"/>
    <w:rsid w:val="0071150D"/>
    <w:rsid w:val="007204DA"/>
    <w:rsid w:val="00721476"/>
    <w:rsid w:val="00721AF8"/>
    <w:rsid w:val="00722C64"/>
    <w:rsid w:val="007246A7"/>
    <w:rsid w:val="007276C5"/>
    <w:rsid w:val="00731731"/>
    <w:rsid w:val="007327F0"/>
    <w:rsid w:val="00733578"/>
    <w:rsid w:val="00733ADE"/>
    <w:rsid w:val="00733E44"/>
    <w:rsid w:val="007353D3"/>
    <w:rsid w:val="00736070"/>
    <w:rsid w:val="007374AA"/>
    <w:rsid w:val="00740D5D"/>
    <w:rsid w:val="00741F0A"/>
    <w:rsid w:val="0074243F"/>
    <w:rsid w:val="0074411E"/>
    <w:rsid w:val="00744127"/>
    <w:rsid w:val="00751172"/>
    <w:rsid w:val="007531E1"/>
    <w:rsid w:val="007551A6"/>
    <w:rsid w:val="0075586F"/>
    <w:rsid w:val="00756068"/>
    <w:rsid w:val="007567F4"/>
    <w:rsid w:val="00756A6F"/>
    <w:rsid w:val="00757D6C"/>
    <w:rsid w:val="0076017A"/>
    <w:rsid w:val="00761D93"/>
    <w:rsid w:val="007621DA"/>
    <w:rsid w:val="0076258A"/>
    <w:rsid w:val="007627B6"/>
    <w:rsid w:val="00762A61"/>
    <w:rsid w:val="00762EE5"/>
    <w:rsid w:val="00764E88"/>
    <w:rsid w:val="00765696"/>
    <w:rsid w:val="007658AE"/>
    <w:rsid w:val="00766CCB"/>
    <w:rsid w:val="00775A86"/>
    <w:rsid w:val="00783568"/>
    <w:rsid w:val="007861C7"/>
    <w:rsid w:val="00792593"/>
    <w:rsid w:val="00792E7F"/>
    <w:rsid w:val="00793BD3"/>
    <w:rsid w:val="00794061"/>
    <w:rsid w:val="00796863"/>
    <w:rsid w:val="00797D7F"/>
    <w:rsid w:val="007A040E"/>
    <w:rsid w:val="007A14F7"/>
    <w:rsid w:val="007A390C"/>
    <w:rsid w:val="007A51C6"/>
    <w:rsid w:val="007B05DB"/>
    <w:rsid w:val="007B2632"/>
    <w:rsid w:val="007B3EDD"/>
    <w:rsid w:val="007B406C"/>
    <w:rsid w:val="007B79BC"/>
    <w:rsid w:val="007C11B5"/>
    <w:rsid w:val="007C7520"/>
    <w:rsid w:val="007D4B62"/>
    <w:rsid w:val="007D6FF0"/>
    <w:rsid w:val="007E5F8F"/>
    <w:rsid w:val="007E7EBE"/>
    <w:rsid w:val="007F06BC"/>
    <w:rsid w:val="007F2855"/>
    <w:rsid w:val="007F4461"/>
    <w:rsid w:val="007F58F4"/>
    <w:rsid w:val="007F5983"/>
    <w:rsid w:val="00800F8A"/>
    <w:rsid w:val="008010B8"/>
    <w:rsid w:val="0080123B"/>
    <w:rsid w:val="00802480"/>
    <w:rsid w:val="00804C0A"/>
    <w:rsid w:val="00805844"/>
    <w:rsid w:val="00807091"/>
    <w:rsid w:val="00807D9F"/>
    <w:rsid w:val="00810F87"/>
    <w:rsid w:val="00816E5F"/>
    <w:rsid w:val="00817384"/>
    <w:rsid w:val="0082424A"/>
    <w:rsid w:val="0082603C"/>
    <w:rsid w:val="00827423"/>
    <w:rsid w:val="008309E1"/>
    <w:rsid w:val="00833693"/>
    <w:rsid w:val="008347F8"/>
    <w:rsid w:val="00840A2F"/>
    <w:rsid w:val="00843122"/>
    <w:rsid w:val="008439E5"/>
    <w:rsid w:val="00843F98"/>
    <w:rsid w:val="00844256"/>
    <w:rsid w:val="008525EB"/>
    <w:rsid w:val="0085571C"/>
    <w:rsid w:val="0086061C"/>
    <w:rsid w:val="0086152F"/>
    <w:rsid w:val="0086417A"/>
    <w:rsid w:val="00864CC7"/>
    <w:rsid w:val="00865DC5"/>
    <w:rsid w:val="00866146"/>
    <w:rsid w:val="00866DE0"/>
    <w:rsid w:val="00875C82"/>
    <w:rsid w:val="008774BC"/>
    <w:rsid w:val="00877714"/>
    <w:rsid w:val="00881490"/>
    <w:rsid w:val="00881D8E"/>
    <w:rsid w:val="00883898"/>
    <w:rsid w:val="00883E0C"/>
    <w:rsid w:val="008865E1"/>
    <w:rsid w:val="00890C91"/>
    <w:rsid w:val="00891767"/>
    <w:rsid w:val="00892CB5"/>
    <w:rsid w:val="0089398E"/>
    <w:rsid w:val="00894E63"/>
    <w:rsid w:val="00895091"/>
    <w:rsid w:val="008960E8"/>
    <w:rsid w:val="008A050D"/>
    <w:rsid w:val="008A0724"/>
    <w:rsid w:val="008A11AB"/>
    <w:rsid w:val="008B0ADD"/>
    <w:rsid w:val="008B0FA7"/>
    <w:rsid w:val="008B41AE"/>
    <w:rsid w:val="008B43F8"/>
    <w:rsid w:val="008B580C"/>
    <w:rsid w:val="008B6AC8"/>
    <w:rsid w:val="008B6BA4"/>
    <w:rsid w:val="008C36E9"/>
    <w:rsid w:val="008D0A60"/>
    <w:rsid w:val="008D2229"/>
    <w:rsid w:val="008D5AD1"/>
    <w:rsid w:val="008D5D97"/>
    <w:rsid w:val="008E32C0"/>
    <w:rsid w:val="008E3A75"/>
    <w:rsid w:val="008E4FD4"/>
    <w:rsid w:val="008E6D9A"/>
    <w:rsid w:val="008F0638"/>
    <w:rsid w:val="008F078C"/>
    <w:rsid w:val="008F0D05"/>
    <w:rsid w:val="008F45FB"/>
    <w:rsid w:val="008F5F05"/>
    <w:rsid w:val="008F79EC"/>
    <w:rsid w:val="00900E1F"/>
    <w:rsid w:val="009035BA"/>
    <w:rsid w:val="00904DBB"/>
    <w:rsid w:val="00905285"/>
    <w:rsid w:val="0090588A"/>
    <w:rsid w:val="00913CBD"/>
    <w:rsid w:val="009147F9"/>
    <w:rsid w:val="00914DF0"/>
    <w:rsid w:val="009157DD"/>
    <w:rsid w:val="00921215"/>
    <w:rsid w:val="00921590"/>
    <w:rsid w:val="009224F4"/>
    <w:rsid w:val="00927A23"/>
    <w:rsid w:val="0093066C"/>
    <w:rsid w:val="0093301E"/>
    <w:rsid w:val="00933344"/>
    <w:rsid w:val="0093334B"/>
    <w:rsid w:val="00934968"/>
    <w:rsid w:val="009367E7"/>
    <w:rsid w:val="0094340F"/>
    <w:rsid w:val="0094672D"/>
    <w:rsid w:val="00947D39"/>
    <w:rsid w:val="00950D95"/>
    <w:rsid w:val="009536E9"/>
    <w:rsid w:val="00957235"/>
    <w:rsid w:val="00960B14"/>
    <w:rsid w:val="0096346D"/>
    <w:rsid w:val="0096581D"/>
    <w:rsid w:val="00973830"/>
    <w:rsid w:val="00973DD3"/>
    <w:rsid w:val="00974C3F"/>
    <w:rsid w:val="009751BC"/>
    <w:rsid w:val="00981EBE"/>
    <w:rsid w:val="00983AFB"/>
    <w:rsid w:val="00985D1E"/>
    <w:rsid w:val="00986CF8"/>
    <w:rsid w:val="009905ED"/>
    <w:rsid w:val="00990F36"/>
    <w:rsid w:val="0099177A"/>
    <w:rsid w:val="009A058A"/>
    <w:rsid w:val="009A2F56"/>
    <w:rsid w:val="009B0275"/>
    <w:rsid w:val="009C086F"/>
    <w:rsid w:val="009C4728"/>
    <w:rsid w:val="009D0405"/>
    <w:rsid w:val="009D183F"/>
    <w:rsid w:val="009D5D37"/>
    <w:rsid w:val="009D7CB7"/>
    <w:rsid w:val="009E03BF"/>
    <w:rsid w:val="009E563E"/>
    <w:rsid w:val="009E7025"/>
    <w:rsid w:val="009F03EE"/>
    <w:rsid w:val="009F07DE"/>
    <w:rsid w:val="009F1750"/>
    <w:rsid w:val="009F2053"/>
    <w:rsid w:val="009F62E5"/>
    <w:rsid w:val="00A01317"/>
    <w:rsid w:val="00A02C5D"/>
    <w:rsid w:val="00A033D9"/>
    <w:rsid w:val="00A03C95"/>
    <w:rsid w:val="00A0515A"/>
    <w:rsid w:val="00A0625E"/>
    <w:rsid w:val="00A07C95"/>
    <w:rsid w:val="00A11317"/>
    <w:rsid w:val="00A12269"/>
    <w:rsid w:val="00A151DC"/>
    <w:rsid w:val="00A152BA"/>
    <w:rsid w:val="00A163D7"/>
    <w:rsid w:val="00A27557"/>
    <w:rsid w:val="00A27A50"/>
    <w:rsid w:val="00A315F5"/>
    <w:rsid w:val="00A340C1"/>
    <w:rsid w:val="00A3623B"/>
    <w:rsid w:val="00A43004"/>
    <w:rsid w:val="00A433FF"/>
    <w:rsid w:val="00A46545"/>
    <w:rsid w:val="00A55224"/>
    <w:rsid w:val="00A56B21"/>
    <w:rsid w:val="00A574F2"/>
    <w:rsid w:val="00A60AF9"/>
    <w:rsid w:val="00A7014A"/>
    <w:rsid w:val="00A7105D"/>
    <w:rsid w:val="00A712AA"/>
    <w:rsid w:val="00A72AA6"/>
    <w:rsid w:val="00A73594"/>
    <w:rsid w:val="00A768EF"/>
    <w:rsid w:val="00A76920"/>
    <w:rsid w:val="00A805CE"/>
    <w:rsid w:val="00A84F49"/>
    <w:rsid w:val="00A8588F"/>
    <w:rsid w:val="00A85CC3"/>
    <w:rsid w:val="00A913DC"/>
    <w:rsid w:val="00A9430C"/>
    <w:rsid w:val="00AA6466"/>
    <w:rsid w:val="00AA763A"/>
    <w:rsid w:val="00AA7931"/>
    <w:rsid w:val="00AB1E2C"/>
    <w:rsid w:val="00AB24EF"/>
    <w:rsid w:val="00AB2629"/>
    <w:rsid w:val="00AB5AFF"/>
    <w:rsid w:val="00AC1A52"/>
    <w:rsid w:val="00AC2295"/>
    <w:rsid w:val="00AC3374"/>
    <w:rsid w:val="00AC40CE"/>
    <w:rsid w:val="00AC4619"/>
    <w:rsid w:val="00AC6275"/>
    <w:rsid w:val="00AC7356"/>
    <w:rsid w:val="00AD326F"/>
    <w:rsid w:val="00AD5D0F"/>
    <w:rsid w:val="00AD6869"/>
    <w:rsid w:val="00AE152F"/>
    <w:rsid w:val="00AE3FAA"/>
    <w:rsid w:val="00AE7E46"/>
    <w:rsid w:val="00AF0F08"/>
    <w:rsid w:val="00AF3BCC"/>
    <w:rsid w:val="00AF4A66"/>
    <w:rsid w:val="00AF59EC"/>
    <w:rsid w:val="00AF5ACA"/>
    <w:rsid w:val="00B0000E"/>
    <w:rsid w:val="00B02A03"/>
    <w:rsid w:val="00B03277"/>
    <w:rsid w:val="00B076F5"/>
    <w:rsid w:val="00B14C01"/>
    <w:rsid w:val="00B1652F"/>
    <w:rsid w:val="00B17A02"/>
    <w:rsid w:val="00B23105"/>
    <w:rsid w:val="00B24B26"/>
    <w:rsid w:val="00B256FE"/>
    <w:rsid w:val="00B26EE0"/>
    <w:rsid w:val="00B31E74"/>
    <w:rsid w:val="00B36F38"/>
    <w:rsid w:val="00B406D0"/>
    <w:rsid w:val="00B40E04"/>
    <w:rsid w:val="00B41099"/>
    <w:rsid w:val="00B410D6"/>
    <w:rsid w:val="00B448AB"/>
    <w:rsid w:val="00B45514"/>
    <w:rsid w:val="00B54289"/>
    <w:rsid w:val="00B6036E"/>
    <w:rsid w:val="00B60547"/>
    <w:rsid w:val="00B62529"/>
    <w:rsid w:val="00B631BB"/>
    <w:rsid w:val="00B64127"/>
    <w:rsid w:val="00B641DD"/>
    <w:rsid w:val="00B65FB0"/>
    <w:rsid w:val="00B7199A"/>
    <w:rsid w:val="00B75D7A"/>
    <w:rsid w:val="00B8044D"/>
    <w:rsid w:val="00B81207"/>
    <w:rsid w:val="00B81C8A"/>
    <w:rsid w:val="00B85E90"/>
    <w:rsid w:val="00B86CC1"/>
    <w:rsid w:val="00B87F76"/>
    <w:rsid w:val="00B9249A"/>
    <w:rsid w:val="00B92AA6"/>
    <w:rsid w:val="00B931A5"/>
    <w:rsid w:val="00B96006"/>
    <w:rsid w:val="00BA372A"/>
    <w:rsid w:val="00BA5FBE"/>
    <w:rsid w:val="00BB581E"/>
    <w:rsid w:val="00BB6D10"/>
    <w:rsid w:val="00BC09C2"/>
    <w:rsid w:val="00BC09FD"/>
    <w:rsid w:val="00BC17A5"/>
    <w:rsid w:val="00BC17A6"/>
    <w:rsid w:val="00BC2631"/>
    <w:rsid w:val="00BC2A8C"/>
    <w:rsid w:val="00BC2F40"/>
    <w:rsid w:val="00BC4C67"/>
    <w:rsid w:val="00BC772B"/>
    <w:rsid w:val="00BD1345"/>
    <w:rsid w:val="00BD24EB"/>
    <w:rsid w:val="00BD6322"/>
    <w:rsid w:val="00BE2BF3"/>
    <w:rsid w:val="00BE2FEE"/>
    <w:rsid w:val="00BE4C9E"/>
    <w:rsid w:val="00BE699E"/>
    <w:rsid w:val="00BF47BA"/>
    <w:rsid w:val="00BF4B8C"/>
    <w:rsid w:val="00BF4BA4"/>
    <w:rsid w:val="00C00304"/>
    <w:rsid w:val="00C00B0F"/>
    <w:rsid w:val="00C00E6D"/>
    <w:rsid w:val="00C02ADB"/>
    <w:rsid w:val="00C039FE"/>
    <w:rsid w:val="00C06F72"/>
    <w:rsid w:val="00C10D38"/>
    <w:rsid w:val="00C10D5C"/>
    <w:rsid w:val="00C13A54"/>
    <w:rsid w:val="00C14865"/>
    <w:rsid w:val="00C166F9"/>
    <w:rsid w:val="00C2341D"/>
    <w:rsid w:val="00C23C00"/>
    <w:rsid w:val="00C274A9"/>
    <w:rsid w:val="00C30E40"/>
    <w:rsid w:val="00C31137"/>
    <w:rsid w:val="00C32648"/>
    <w:rsid w:val="00C3570F"/>
    <w:rsid w:val="00C36C5A"/>
    <w:rsid w:val="00C37952"/>
    <w:rsid w:val="00C413B1"/>
    <w:rsid w:val="00C443F6"/>
    <w:rsid w:val="00C51849"/>
    <w:rsid w:val="00C553B7"/>
    <w:rsid w:val="00C56C43"/>
    <w:rsid w:val="00C56DD1"/>
    <w:rsid w:val="00C60317"/>
    <w:rsid w:val="00C640AF"/>
    <w:rsid w:val="00C71326"/>
    <w:rsid w:val="00C72B3B"/>
    <w:rsid w:val="00C72EE4"/>
    <w:rsid w:val="00C76A0C"/>
    <w:rsid w:val="00C80B56"/>
    <w:rsid w:val="00C80CDD"/>
    <w:rsid w:val="00C8275A"/>
    <w:rsid w:val="00C87B58"/>
    <w:rsid w:val="00C9476E"/>
    <w:rsid w:val="00C97A3A"/>
    <w:rsid w:val="00CA3EB3"/>
    <w:rsid w:val="00CA40CE"/>
    <w:rsid w:val="00CA4F80"/>
    <w:rsid w:val="00CA62F8"/>
    <w:rsid w:val="00CB0068"/>
    <w:rsid w:val="00CB1937"/>
    <w:rsid w:val="00CB22BE"/>
    <w:rsid w:val="00CB47FA"/>
    <w:rsid w:val="00CB525E"/>
    <w:rsid w:val="00CB615A"/>
    <w:rsid w:val="00CC167C"/>
    <w:rsid w:val="00CC38A5"/>
    <w:rsid w:val="00CC490C"/>
    <w:rsid w:val="00CC54D1"/>
    <w:rsid w:val="00CC7377"/>
    <w:rsid w:val="00CC755F"/>
    <w:rsid w:val="00CC7676"/>
    <w:rsid w:val="00CD0F76"/>
    <w:rsid w:val="00CD317E"/>
    <w:rsid w:val="00CD5316"/>
    <w:rsid w:val="00CE0D6F"/>
    <w:rsid w:val="00CE202C"/>
    <w:rsid w:val="00CE7830"/>
    <w:rsid w:val="00CF373A"/>
    <w:rsid w:val="00CF4ECF"/>
    <w:rsid w:val="00D017F3"/>
    <w:rsid w:val="00D037EF"/>
    <w:rsid w:val="00D068A7"/>
    <w:rsid w:val="00D06DF8"/>
    <w:rsid w:val="00D06FCD"/>
    <w:rsid w:val="00D07469"/>
    <w:rsid w:val="00D07A4D"/>
    <w:rsid w:val="00D140EC"/>
    <w:rsid w:val="00D14269"/>
    <w:rsid w:val="00D17565"/>
    <w:rsid w:val="00D1789E"/>
    <w:rsid w:val="00D238E4"/>
    <w:rsid w:val="00D23FC3"/>
    <w:rsid w:val="00D319B4"/>
    <w:rsid w:val="00D323AA"/>
    <w:rsid w:val="00D32C9D"/>
    <w:rsid w:val="00D32CC1"/>
    <w:rsid w:val="00D341A1"/>
    <w:rsid w:val="00D34EC3"/>
    <w:rsid w:val="00D36160"/>
    <w:rsid w:val="00D36BC3"/>
    <w:rsid w:val="00D36F7A"/>
    <w:rsid w:val="00D37D9D"/>
    <w:rsid w:val="00D43C3B"/>
    <w:rsid w:val="00D508C5"/>
    <w:rsid w:val="00D5166E"/>
    <w:rsid w:val="00D54A7C"/>
    <w:rsid w:val="00D65B73"/>
    <w:rsid w:val="00D70895"/>
    <w:rsid w:val="00D70982"/>
    <w:rsid w:val="00D75E40"/>
    <w:rsid w:val="00D84B9D"/>
    <w:rsid w:val="00D90DA0"/>
    <w:rsid w:val="00D9100A"/>
    <w:rsid w:val="00D9251B"/>
    <w:rsid w:val="00D9364A"/>
    <w:rsid w:val="00DA1B44"/>
    <w:rsid w:val="00DA47B1"/>
    <w:rsid w:val="00DA7CD9"/>
    <w:rsid w:val="00DB1E2D"/>
    <w:rsid w:val="00DB2DBE"/>
    <w:rsid w:val="00DB5AE8"/>
    <w:rsid w:val="00DC3509"/>
    <w:rsid w:val="00DC40E1"/>
    <w:rsid w:val="00DC59D0"/>
    <w:rsid w:val="00DC71A9"/>
    <w:rsid w:val="00DD4B65"/>
    <w:rsid w:val="00DD510E"/>
    <w:rsid w:val="00DD59F0"/>
    <w:rsid w:val="00DD5CC4"/>
    <w:rsid w:val="00DE1D10"/>
    <w:rsid w:val="00DE3F33"/>
    <w:rsid w:val="00DE4EAB"/>
    <w:rsid w:val="00DF3AC6"/>
    <w:rsid w:val="00DF404C"/>
    <w:rsid w:val="00DF6A6B"/>
    <w:rsid w:val="00E01847"/>
    <w:rsid w:val="00E02F86"/>
    <w:rsid w:val="00E04E90"/>
    <w:rsid w:val="00E0565A"/>
    <w:rsid w:val="00E10F28"/>
    <w:rsid w:val="00E14CFD"/>
    <w:rsid w:val="00E16F7D"/>
    <w:rsid w:val="00E17931"/>
    <w:rsid w:val="00E17CFA"/>
    <w:rsid w:val="00E25125"/>
    <w:rsid w:val="00E25923"/>
    <w:rsid w:val="00E25CC4"/>
    <w:rsid w:val="00E31916"/>
    <w:rsid w:val="00E31E40"/>
    <w:rsid w:val="00E32B1D"/>
    <w:rsid w:val="00E335A6"/>
    <w:rsid w:val="00E4024B"/>
    <w:rsid w:val="00E42AAF"/>
    <w:rsid w:val="00E43D43"/>
    <w:rsid w:val="00E47165"/>
    <w:rsid w:val="00E52182"/>
    <w:rsid w:val="00E60E51"/>
    <w:rsid w:val="00E61EA9"/>
    <w:rsid w:val="00E6242B"/>
    <w:rsid w:val="00E64BC5"/>
    <w:rsid w:val="00E66EB9"/>
    <w:rsid w:val="00E719AD"/>
    <w:rsid w:val="00E71C4B"/>
    <w:rsid w:val="00E72CFB"/>
    <w:rsid w:val="00E739A9"/>
    <w:rsid w:val="00E76970"/>
    <w:rsid w:val="00E77359"/>
    <w:rsid w:val="00E77853"/>
    <w:rsid w:val="00E81351"/>
    <w:rsid w:val="00E8661E"/>
    <w:rsid w:val="00E906CF"/>
    <w:rsid w:val="00E93D72"/>
    <w:rsid w:val="00E943F3"/>
    <w:rsid w:val="00E94F18"/>
    <w:rsid w:val="00E950DF"/>
    <w:rsid w:val="00E96760"/>
    <w:rsid w:val="00E976E7"/>
    <w:rsid w:val="00EA0DC6"/>
    <w:rsid w:val="00EA12E2"/>
    <w:rsid w:val="00EA18F0"/>
    <w:rsid w:val="00EA794D"/>
    <w:rsid w:val="00EB03E5"/>
    <w:rsid w:val="00EB391B"/>
    <w:rsid w:val="00EB4AC8"/>
    <w:rsid w:val="00EB5341"/>
    <w:rsid w:val="00EB6611"/>
    <w:rsid w:val="00EC040C"/>
    <w:rsid w:val="00EC4FDE"/>
    <w:rsid w:val="00ED4E5E"/>
    <w:rsid w:val="00ED574F"/>
    <w:rsid w:val="00ED7C1A"/>
    <w:rsid w:val="00EE1B53"/>
    <w:rsid w:val="00EE3CCD"/>
    <w:rsid w:val="00F00F66"/>
    <w:rsid w:val="00F016B3"/>
    <w:rsid w:val="00F035E4"/>
    <w:rsid w:val="00F03EA9"/>
    <w:rsid w:val="00F106DE"/>
    <w:rsid w:val="00F1398A"/>
    <w:rsid w:val="00F13DCB"/>
    <w:rsid w:val="00F149A1"/>
    <w:rsid w:val="00F1644B"/>
    <w:rsid w:val="00F16C5A"/>
    <w:rsid w:val="00F22076"/>
    <w:rsid w:val="00F23C56"/>
    <w:rsid w:val="00F24996"/>
    <w:rsid w:val="00F271D3"/>
    <w:rsid w:val="00F279AD"/>
    <w:rsid w:val="00F31937"/>
    <w:rsid w:val="00F330E4"/>
    <w:rsid w:val="00F33EDB"/>
    <w:rsid w:val="00F3563C"/>
    <w:rsid w:val="00F361ED"/>
    <w:rsid w:val="00F36E1C"/>
    <w:rsid w:val="00F40D5A"/>
    <w:rsid w:val="00F416CF"/>
    <w:rsid w:val="00F452FD"/>
    <w:rsid w:val="00F457C0"/>
    <w:rsid w:val="00F5544A"/>
    <w:rsid w:val="00F557B3"/>
    <w:rsid w:val="00F566ED"/>
    <w:rsid w:val="00F570C7"/>
    <w:rsid w:val="00F60551"/>
    <w:rsid w:val="00F62D4D"/>
    <w:rsid w:val="00F6328D"/>
    <w:rsid w:val="00F6443B"/>
    <w:rsid w:val="00F660D6"/>
    <w:rsid w:val="00F66341"/>
    <w:rsid w:val="00F72352"/>
    <w:rsid w:val="00F748A2"/>
    <w:rsid w:val="00F74F96"/>
    <w:rsid w:val="00F762E2"/>
    <w:rsid w:val="00F77040"/>
    <w:rsid w:val="00F83CB7"/>
    <w:rsid w:val="00F84784"/>
    <w:rsid w:val="00F857FD"/>
    <w:rsid w:val="00F8682B"/>
    <w:rsid w:val="00F86ED9"/>
    <w:rsid w:val="00F9017D"/>
    <w:rsid w:val="00F9129C"/>
    <w:rsid w:val="00F920B2"/>
    <w:rsid w:val="00F92CC5"/>
    <w:rsid w:val="00F93CD2"/>
    <w:rsid w:val="00FA1DEE"/>
    <w:rsid w:val="00FA3BFD"/>
    <w:rsid w:val="00FA42F0"/>
    <w:rsid w:val="00FA5E2A"/>
    <w:rsid w:val="00FA5EB1"/>
    <w:rsid w:val="00FA6D3E"/>
    <w:rsid w:val="00FB1A44"/>
    <w:rsid w:val="00FB3E0E"/>
    <w:rsid w:val="00FB46CD"/>
    <w:rsid w:val="00FC0951"/>
    <w:rsid w:val="00FC0A86"/>
    <w:rsid w:val="00FC0AA6"/>
    <w:rsid w:val="00FC0C70"/>
    <w:rsid w:val="00FC0F7C"/>
    <w:rsid w:val="00FC152A"/>
    <w:rsid w:val="00FC203C"/>
    <w:rsid w:val="00FC2D99"/>
    <w:rsid w:val="00FC7881"/>
    <w:rsid w:val="00FD2052"/>
    <w:rsid w:val="00FD2C79"/>
    <w:rsid w:val="00FD39AA"/>
    <w:rsid w:val="00FD3F30"/>
    <w:rsid w:val="00FD470E"/>
    <w:rsid w:val="00FD51D5"/>
    <w:rsid w:val="00FD5BD7"/>
    <w:rsid w:val="00FE0104"/>
    <w:rsid w:val="00FE23E1"/>
    <w:rsid w:val="00FE35ED"/>
    <w:rsid w:val="00FE68A7"/>
    <w:rsid w:val="00FF1063"/>
    <w:rsid w:val="00FF23B0"/>
    <w:rsid w:val="00FF2D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4CB1A-F578-478D-B0FB-924514D13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TotalTime>
  <Pages>4</Pages>
  <Words>4101</Words>
  <Characters>2337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1571</cp:revision>
  <dcterms:created xsi:type="dcterms:W3CDTF">2020-12-13T08:58:00Z</dcterms:created>
  <dcterms:modified xsi:type="dcterms:W3CDTF">2021-01-2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